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21B19140"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3314DC20" w:rsidR="008A1586" w:rsidRPr="00E8654A" w:rsidRDefault="00551CD1" w:rsidP="00387637">
      <w:pPr>
        <w:numPr>
          <w:ilvl w:val="0"/>
          <w:numId w:val="2"/>
        </w:numPr>
        <w:spacing w:line="480" w:lineRule="auto"/>
        <w:rPr>
          <w:sz w:val="24"/>
          <w:szCs w:val="24"/>
        </w:rPr>
      </w:pPr>
      <w:r>
        <w:rPr>
          <w:sz w:val="24"/>
          <w:szCs w:val="24"/>
        </w:rPr>
        <w:t>Clinical Assistant Professor</w:t>
      </w:r>
      <w:r w:rsidR="00000000" w:rsidRPr="00E8654A">
        <w:rPr>
          <w:sz w:val="24"/>
          <w:szCs w:val="24"/>
        </w:rPr>
        <w:t xml:space="preserve">, </w:t>
      </w:r>
      <w:r>
        <w:rPr>
          <w:sz w:val="24"/>
          <w:szCs w:val="24"/>
        </w:rPr>
        <w:t>Rich Severin</w:t>
      </w:r>
      <w:r w:rsidR="00000000" w:rsidRPr="00E8654A">
        <w:rPr>
          <w:sz w:val="24"/>
          <w:szCs w:val="24"/>
        </w:rPr>
        <w:t xml:space="preserve">, </w:t>
      </w:r>
      <w:r>
        <w:rPr>
          <w:sz w:val="24"/>
          <w:szCs w:val="24"/>
        </w:rPr>
        <w:t>DPT Program Coordinator</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3435E395" w14:textId="77777777" w:rsidR="00797051" w:rsidRDefault="00000000" w:rsidP="00387637">
      <w:pPr>
        <w:numPr>
          <w:ilvl w:val="0"/>
          <w:numId w:val="2"/>
        </w:numPr>
        <w:spacing w:line="480" w:lineRule="auto"/>
        <w:rPr>
          <w:sz w:val="24"/>
          <w:szCs w:val="24"/>
        </w:rPr>
      </w:pPr>
      <w:r w:rsidRPr="00E8654A">
        <w:rPr>
          <w:sz w:val="24"/>
          <w:szCs w:val="24"/>
        </w:rPr>
        <w:t>Title, Name, Organization</w:t>
      </w:r>
    </w:p>
    <w:p w14:paraId="52FAF65C" w14:textId="77777777" w:rsidR="00797051" w:rsidRDefault="00797051">
      <w:pPr>
        <w:widowControl/>
        <w:rPr>
          <w:sz w:val="24"/>
          <w:szCs w:val="24"/>
        </w:rPr>
      </w:pPr>
      <w:r>
        <w:rPr>
          <w:sz w:val="24"/>
          <w:szCs w:val="24"/>
        </w:rPr>
        <w:br w:type="page"/>
      </w:r>
    </w:p>
    <w:p w14:paraId="644C0CCD" w14:textId="30D4C1F0" w:rsidR="00797051" w:rsidRPr="00A83972" w:rsidRDefault="00A83972" w:rsidP="00A83972">
      <w:pPr>
        <w:pStyle w:val="Heading1"/>
      </w:pPr>
      <w:r>
        <w:lastRenderedPageBreak/>
        <w:t>Abstract</w:t>
      </w:r>
    </w:p>
    <w:p w14:paraId="73B1F63B" w14:textId="77777777" w:rsidR="00A83972" w:rsidRDefault="00A83972">
      <w:pPr>
        <w:widowControl/>
      </w:pPr>
    </w:p>
    <w:p w14:paraId="4D60CB99" w14:textId="4DF725C4" w:rsidR="00797051" w:rsidRPr="005F3C77" w:rsidRDefault="00A83972" w:rsidP="005F3C77">
      <w:pPr>
        <w:widowControl/>
        <w:spacing w:line="480" w:lineRule="auto"/>
        <w:rPr>
          <w:sz w:val="24"/>
          <w:szCs w:val="24"/>
        </w:rPr>
      </w:pPr>
      <w:r w:rsidRPr="005F3C77">
        <w:rPr>
          <w:sz w:val="24"/>
          <w:szCs w:val="24"/>
        </w:rPr>
        <w:t>More than 10% of adults and 4% of children infected with COVID-19 develop lasting and persistent symptoms that do not resolve with time. While a wide range of symptomatic presentations have been attributed to Post-COVID Syndrome (PCS), the most commonly identified afflictions include chronic and debilitating fatigue, neurocognitive dysfunction, impaired sleep, and d</w:t>
      </w:r>
      <w:r w:rsidR="005F3C77">
        <w:rPr>
          <w:sz w:val="24"/>
          <w:szCs w:val="24"/>
        </w:rPr>
        <w:t>isordered breathing</w:t>
      </w:r>
      <w:r w:rsidRPr="005F3C77">
        <w:rPr>
          <w:sz w:val="24"/>
          <w:szCs w:val="24"/>
        </w:rPr>
        <w:t xml:space="preserve">. </w:t>
      </w:r>
      <w:r w:rsidR="00F7189F">
        <w:rPr>
          <w:sz w:val="24"/>
          <w:szCs w:val="24"/>
        </w:rPr>
        <w:t>Proposed pathophysiological mechanisms include</w:t>
      </w:r>
      <w:r w:rsidRPr="005F3C77">
        <w:rPr>
          <w:sz w:val="24"/>
          <w:szCs w:val="24"/>
        </w:rPr>
        <w:t xml:space="preserve"> dysfunction of the vascular, cardiac, respiratory, and autonomic systems. Inspiratory Muscle Training (IMT) is a physical therapy rehabilitation intervention </w:t>
      </w:r>
      <w:r w:rsidR="00F7189F">
        <w:rPr>
          <w:sz w:val="24"/>
          <w:szCs w:val="24"/>
        </w:rPr>
        <w:t xml:space="preserve">to improve </w:t>
      </w:r>
      <w:r w:rsidRPr="005F3C77">
        <w:rPr>
          <w:sz w:val="24"/>
          <w:szCs w:val="24"/>
        </w:rPr>
        <w:t xml:space="preserve">respiratory </w:t>
      </w:r>
      <w:r w:rsidR="00F7189F">
        <w:rPr>
          <w:sz w:val="24"/>
          <w:szCs w:val="24"/>
        </w:rPr>
        <w:t>function</w:t>
      </w:r>
      <w:r w:rsidRPr="005F3C77">
        <w:rPr>
          <w:sz w:val="24"/>
          <w:szCs w:val="24"/>
        </w:rPr>
        <w:t xml:space="preserve"> </w:t>
      </w:r>
      <w:r w:rsidR="00887C9B">
        <w:rPr>
          <w:sz w:val="24"/>
          <w:szCs w:val="24"/>
        </w:rPr>
        <w:t xml:space="preserve">and </w:t>
      </w:r>
      <w:r w:rsidRPr="005F3C77">
        <w:rPr>
          <w:sz w:val="24"/>
          <w:szCs w:val="24"/>
        </w:rPr>
        <w:t xml:space="preserve">has the potential to </w:t>
      </w:r>
      <w:r w:rsidR="00887C9B">
        <w:rPr>
          <w:sz w:val="24"/>
          <w:szCs w:val="24"/>
        </w:rPr>
        <w:t xml:space="preserve">enhance </w:t>
      </w:r>
      <w:r w:rsidRPr="005F3C77">
        <w:rPr>
          <w:sz w:val="24"/>
          <w:szCs w:val="24"/>
        </w:rPr>
        <w:t xml:space="preserve">vascular, cardiac, and autonomic </w:t>
      </w:r>
      <w:r w:rsidR="00F7189F">
        <w:rPr>
          <w:sz w:val="24"/>
          <w:szCs w:val="24"/>
        </w:rPr>
        <w:t>recovery</w:t>
      </w:r>
      <w:r w:rsidRPr="005F3C77">
        <w:rPr>
          <w:sz w:val="24"/>
          <w:szCs w:val="24"/>
        </w:rPr>
        <w:t xml:space="preserve">. A randomized controlled trial (RCT) was conducted to determine the effects of IMT on objective and subjective symptoms of PCS. Between group differences were evaluated using </w:t>
      </w:r>
      <w:r w:rsidR="006D6EC7">
        <w:rPr>
          <w:sz w:val="24"/>
          <w:szCs w:val="24"/>
        </w:rPr>
        <w:t xml:space="preserve">Split Plot ANCOVA </w:t>
      </w:r>
      <w:r w:rsidRPr="005F3C77">
        <w:rPr>
          <w:sz w:val="24"/>
          <w:szCs w:val="24"/>
        </w:rPr>
        <w:t>to assess for group x time interaction</w:t>
      </w:r>
      <w:r w:rsidR="00887C9B">
        <w:rPr>
          <w:sz w:val="24"/>
          <w:szCs w:val="24"/>
        </w:rPr>
        <w:t>s</w:t>
      </w:r>
      <w:r w:rsidRPr="005F3C77">
        <w:rPr>
          <w:sz w:val="24"/>
          <w:szCs w:val="24"/>
        </w:rPr>
        <w:t xml:space="preserve"> while controlling for baseline levels of function. </w:t>
      </w:r>
      <w:r w:rsidR="005F3C77" w:rsidRPr="005F3C77">
        <w:rPr>
          <w:sz w:val="24"/>
          <w:szCs w:val="24"/>
        </w:rPr>
        <w:t xml:space="preserve">Mediation analysis within a hierarchical linear modeling framework was conducted to evaluate if </w:t>
      </w:r>
      <w:r w:rsidR="00F7189F">
        <w:rPr>
          <w:sz w:val="24"/>
          <w:szCs w:val="24"/>
        </w:rPr>
        <w:t>improvements</w:t>
      </w:r>
      <w:r w:rsidR="005F3C77" w:rsidRPr="005F3C77">
        <w:rPr>
          <w:sz w:val="24"/>
          <w:szCs w:val="24"/>
        </w:rPr>
        <w:t xml:space="preserve"> in subjective symptoms are causally mediated by </w:t>
      </w:r>
      <w:r w:rsidR="00C17A93">
        <w:rPr>
          <w:sz w:val="24"/>
          <w:szCs w:val="24"/>
        </w:rPr>
        <w:t>respiratory</w:t>
      </w:r>
      <w:r w:rsidR="005F3C77" w:rsidRPr="005F3C77">
        <w:rPr>
          <w:sz w:val="24"/>
          <w:szCs w:val="24"/>
        </w:rPr>
        <w:t xml:space="preserve"> </w:t>
      </w:r>
      <w:r w:rsidR="00F7189F">
        <w:rPr>
          <w:sz w:val="24"/>
          <w:szCs w:val="24"/>
        </w:rPr>
        <w:t>adaptations</w:t>
      </w:r>
      <w:r w:rsidR="005F3C77" w:rsidRPr="005F3C77">
        <w:rPr>
          <w:sz w:val="24"/>
          <w:szCs w:val="24"/>
        </w:rPr>
        <w:t>.</w:t>
      </w:r>
      <w:r w:rsidR="00797051" w:rsidRPr="005F3C77">
        <w:rPr>
          <w:sz w:val="24"/>
          <w:szCs w:val="24"/>
        </w:rPr>
        <w:br w:type="page"/>
      </w:r>
    </w:p>
    <w:p w14:paraId="72D31E75" w14:textId="23D80216" w:rsidR="008A1586" w:rsidRDefault="00000000" w:rsidP="00A83972">
      <w:pPr>
        <w:pStyle w:val="Heading1"/>
        <w:spacing w:before="0" w:line="480" w:lineRule="auto"/>
      </w:pPr>
      <w:r>
        <w:lastRenderedPageBreak/>
        <w:t>Introduction</w:t>
      </w:r>
    </w:p>
    <w:p w14:paraId="28446D36" w14:textId="77777777" w:rsidR="008A1586" w:rsidRDefault="00000000" w:rsidP="00387637">
      <w:pPr>
        <w:pStyle w:val="Heading2"/>
        <w:spacing w:line="480" w:lineRule="auto"/>
      </w:pPr>
      <w:r>
        <w:t>Background</w:t>
      </w:r>
    </w:p>
    <w:p w14:paraId="3099005E" w14:textId="6E397CB2" w:rsidR="008A1586" w:rsidRDefault="00111215" w:rsidP="00387637">
      <w:pPr>
        <w:spacing w:line="480" w:lineRule="auto"/>
        <w:rPr>
          <w:rFonts w:asciiTheme="minorHAnsi" w:hAnsiTheme="minorHAnsi" w:cstheme="minorHAnsi"/>
          <w:sz w:val="24"/>
          <w:szCs w:val="24"/>
        </w:rPr>
      </w:pPr>
      <w:r w:rsidRPr="005F3C77">
        <w:rPr>
          <w:sz w:val="24"/>
          <w:szCs w:val="24"/>
        </w:rPr>
        <w:t>More than 10% of adults and 4% of children infected with COVID-19 develop lasting and persistent symptoms that do not resolve with time</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0026324E"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w:t>
      </w:r>
      <w:r>
        <w:rPr>
          <w:rFonts w:asciiTheme="minorHAnsi" w:hAnsiTheme="minorHAnsi" w:cstheme="minorHAnsi"/>
          <w:sz w:val="24"/>
          <w:szCs w:val="24"/>
        </w:rPr>
        <w:t>colloquially</w:t>
      </w:r>
      <w:r w:rsidR="00C37289">
        <w:rPr>
          <w:rFonts w:asciiTheme="minorHAnsi" w:hAnsiTheme="minorHAnsi" w:cstheme="minorHAnsi"/>
          <w:sz w:val="24"/>
          <w:szCs w:val="24"/>
        </w:rPr>
        <w:t xml:space="preserve"> referred to as “long COVID”–</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 xml:space="preserve">indicative of a </w:t>
      </w:r>
      <w:r>
        <w:rPr>
          <w:rFonts w:asciiTheme="minorHAnsi" w:hAnsiTheme="minorHAnsi" w:cstheme="minorHAnsi"/>
          <w:sz w:val="24"/>
          <w:szCs w:val="24"/>
        </w:rPr>
        <w:t xml:space="preserve">formal medical </w:t>
      </w:r>
      <w:r w:rsidR="00C37289">
        <w:rPr>
          <w:rFonts w:asciiTheme="minorHAnsi" w:hAnsiTheme="minorHAnsi" w:cstheme="minorHAnsi"/>
          <w:sz w:val="24"/>
          <w:szCs w:val="24"/>
        </w:rPr>
        <w:t>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w:t>
      </w:r>
      <w:r>
        <w:rPr>
          <w:rFonts w:asciiTheme="minorHAnsi" w:hAnsiTheme="minorHAnsi" w:cstheme="minorHAnsi"/>
          <w:sz w:val="24"/>
          <w:szCs w:val="24"/>
        </w:rPr>
        <w:t>l</w:t>
      </w:r>
      <w:r w:rsidR="00E32165" w:rsidRPr="00C37289">
        <w:rPr>
          <w:rFonts w:asciiTheme="minorHAnsi" w:hAnsiTheme="minorHAnsi" w:cstheme="minorHAnsi"/>
          <w:sz w:val="24"/>
          <w:szCs w:val="24"/>
        </w:rPr>
        <w:t>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w:t>
      </w:r>
      <w:r>
        <w:rPr>
          <w:rFonts w:asciiTheme="minorHAnsi" w:hAnsiTheme="minorHAnsi" w:cstheme="minorHAnsi"/>
          <w:sz w:val="24"/>
          <w:szCs w:val="24"/>
        </w:rPr>
        <w:t>spanning</w:t>
      </w:r>
      <w:r w:rsidR="00C9366F" w:rsidRPr="00C37289">
        <w:rPr>
          <w:rFonts w:asciiTheme="minorHAnsi" w:hAnsiTheme="minorHAnsi" w:cstheme="minorHAnsi"/>
          <w:sz w:val="24"/>
          <w:szCs w:val="24"/>
        </w:rPr>
        <w:t xml:space="preserve">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Vanichkachorn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PEM is 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w:t>
      </w:r>
      <w:proofErr w:type="spellStart"/>
      <w:r w:rsidR="005A3EE1" w:rsidRPr="00E8654A">
        <w:rPr>
          <w:rFonts w:asciiTheme="minorHAnsi" w:hAnsiTheme="minorHAnsi" w:cstheme="minorHAnsi"/>
          <w:sz w:val="24"/>
          <w:szCs w:val="24"/>
        </w:rPr>
        <w:t>Spiesshoefer</w:t>
      </w:r>
      <w:proofErr w:type="spellEnd"/>
      <w:r w:rsidR="005A3EE1" w:rsidRPr="00E8654A">
        <w:rPr>
          <w:rFonts w:asciiTheme="minorHAnsi" w:hAnsiTheme="minorHAnsi" w:cstheme="minorHAnsi"/>
          <w:sz w:val="24"/>
          <w:szCs w:val="24"/>
        </w:rPr>
        <w:t xml:space="preserve">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Spiesshoefer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Davis et al., 2021; Nordvig et al., 2023; Orfei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Miskowiak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Harenwall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proofErr w:type="spellStart"/>
      <w:r>
        <w:rPr>
          <w:rFonts w:asciiTheme="minorHAnsi" w:hAnsiTheme="minorHAnsi" w:cstheme="minorHAnsi"/>
          <w:sz w:val="24"/>
          <w:szCs w:val="24"/>
        </w:rPr>
        <w:t>Spiesshoefer</w:t>
      </w:r>
      <w:proofErr w:type="spellEnd"/>
      <w:r>
        <w:rPr>
          <w:rFonts w:asciiTheme="minorHAnsi" w:hAnsiTheme="minorHAnsi" w:cstheme="minorHAnsi"/>
          <w:sz w:val="24"/>
          <w:szCs w:val="24"/>
        </w:rPr>
        <w:t xml:space="preserve">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Sa et 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Obstructive sleep apnea </w:t>
      </w:r>
      <w:r w:rsidR="006203AE">
        <w:rPr>
          <w:rFonts w:asciiTheme="minorHAnsi" w:hAnsiTheme="minorHAnsi" w:cstheme="minorHAnsi"/>
          <w:sz w:val="24"/>
          <w:szCs w:val="24"/>
        </w:rPr>
        <w:lastRenderedPageBreak/>
        <w:t>(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4D2F320E"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w:t>
      </w:r>
      <w:r w:rsidR="00B2022D">
        <w:rPr>
          <w:rFonts w:asciiTheme="minorHAnsi" w:hAnsiTheme="minorHAnsi" w:cstheme="minorHAnsi"/>
          <w:sz w:val="24"/>
          <w:szCs w:val="24"/>
        </w:rPr>
        <w:t xml:space="preserve">partly be responsible for a portion of other </w:t>
      </w:r>
      <w:r>
        <w:rPr>
          <w:rFonts w:asciiTheme="minorHAnsi" w:hAnsiTheme="minorHAnsi" w:cstheme="minorHAnsi"/>
          <w:sz w:val="24"/>
          <w:szCs w:val="24"/>
        </w:rPr>
        <w:t xml:space="preserve">PCS symptoms. For instance, an analysis by Sunada et al. found that compared to PCS patients without sleep disturbance, PCS patients with impaired sleep were also more likely to experience headache, dysgeusia, </w:t>
      </w:r>
      <w:proofErr w:type="spellStart"/>
      <w:r>
        <w:rPr>
          <w:rFonts w:asciiTheme="minorHAnsi" w:hAnsiTheme="minorHAnsi" w:cstheme="minorHAnsi"/>
          <w:sz w:val="24"/>
          <w:szCs w:val="24"/>
        </w:rPr>
        <w:t>dysosmia</w:t>
      </w:r>
      <w:proofErr w:type="spellEnd"/>
      <w:r>
        <w:rPr>
          <w:rFonts w:asciiTheme="minorHAnsi" w:hAnsiTheme="minorHAnsi" w:cstheme="minorHAnsi"/>
          <w:sz w:val="24"/>
          <w:szCs w:val="24"/>
        </w:rPr>
        <w:t xml:space="preserve">,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6F206ED6"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B2022D">
        <w:rPr>
          <w:rFonts w:asciiTheme="minorHAnsi" w:hAnsiTheme="minorHAnsi" w:cstheme="minorHAnsi"/>
          <w:sz w:val="24"/>
          <w:szCs w:val="24"/>
        </w:rPr>
        <w:t>L</w:t>
      </w:r>
      <w:r w:rsidRPr="006203AE">
        <w:rPr>
          <w:rFonts w:asciiTheme="minorHAnsi" w:hAnsiTheme="minorHAnsi" w:cstheme="minorHAnsi"/>
          <w:sz w:val="24"/>
          <w:szCs w:val="24"/>
        </w:rPr>
        <w:t xml:space="preserve">eaving the home becomes difficult as subjects lose confidence in their ability to drive safely </w:t>
      </w:r>
      <w:r w:rsidR="00B2022D">
        <w:rPr>
          <w:rFonts w:asciiTheme="minorHAnsi" w:hAnsiTheme="minorHAnsi" w:cstheme="minorHAnsi"/>
          <w:sz w:val="24"/>
          <w:szCs w:val="24"/>
        </w:rPr>
        <w:t>without succumbing to overwhelming brain fog or fatigu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52386B21" w:rsidR="000659DE" w:rsidRDefault="00B2022D" w:rsidP="005A3EE1">
      <w:pPr>
        <w:spacing w:line="480" w:lineRule="auto"/>
        <w:rPr>
          <w:rFonts w:asciiTheme="minorHAnsi" w:hAnsiTheme="minorHAnsi" w:cstheme="minorHAnsi"/>
          <w:sz w:val="24"/>
          <w:szCs w:val="24"/>
        </w:rPr>
      </w:pPr>
      <w:r>
        <w:rPr>
          <w:rFonts w:asciiTheme="minorHAnsi" w:hAnsiTheme="minorHAnsi" w:cstheme="minorHAnsi"/>
          <w:sz w:val="24"/>
          <w:szCs w:val="24"/>
        </w:rPr>
        <w:t>As PCS symptoms manifest, s</w:t>
      </w:r>
      <w:r w:rsidR="000659DE">
        <w:rPr>
          <w:rFonts w:asciiTheme="minorHAnsi" w:hAnsiTheme="minorHAnsi" w:cstheme="minorHAnsi"/>
          <w:sz w:val="24"/>
          <w:szCs w:val="24"/>
        </w:rPr>
        <w:t xml:space="preserve">ocial relationships </w:t>
      </w:r>
      <w:r>
        <w:rPr>
          <w:rFonts w:asciiTheme="minorHAnsi" w:hAnsiTheme="minorHAnsi" w:cstheme="minorHAnsi"/>
          <w:sz w:val="24"/>
          <w:szCs w:val="24"/>
        </w:rPr>
        <w:t>begin to dwindle</w:t>
      </w:r>
      <w:r w:rsidR="000659DE">
        <w:rPr>
          <w:rFonts w:asciiTheme="minorHAnsi" w:hAnsiTheme="minorHAnsi" w:cstheme="minorHAnsi"/>
          <w:sz w:val="24"/>
          <w:szCs w:val="24"/>
        </w:rPr>
        <w:t xml:space="preserve">. Many subjects report a sense of stigma for sharing their PCS symptoms, with peers doubting legitimacy of the PCS condition and not understanding the relapsing-remitting nature of the disease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0659DE">
        <w:rPr>
          <w:rFonts w:asciiTheme="minorHAnsi" w:hAnsiTheme="minorHAnsi" w:cstheme="minorHAnsi"/>
          <w:sz w:val="24"/>
          <w:szCs w:val="24"/>
        </w:rPr>
        <w:t xml:space="preserve">. </w:t>
      </w:r>
      <w:r w:rsidR="00266830">
        <w:rPr>
          <w:rFonts w:asciiTheme="minorHAnsi" w:hAnsiTheme="minorHAnsi" w:cstheme="minorHAnsi"/>
          <w:sz w:val="24"/>
          <w:szCs w:val="24"/>
        </w:rPr>
        <w:t xml:space="preserve">Some participants report receiving stigma from doctors who did not know how to diagnose, treat, or </w:t>
      </w:r>
      <w:r w:rsidR="00266830">
        <w:rPr>
          <w:rFonts w:asciiTheme="minorHAnsi" w:hAnsiTheme="minorHAnsi" w:cstheme="minorHAnsi"/>
          <w:sz w:val="24"/>
          <w:szCs w:val="24"/>
        </w:rPr>
        <w:lastRenderedPageBreak/>
        <w:t xml:space="preserve">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PCS patients with children report difficulty with being present as a parent, feeling guilty for sometimes shoulder</w:t>
      </w:r>
      <w:r>
        <w:rPr>
          <w:rFonts w:asciiTheme="minorHAnsi" w:hAnsiTheme="minorHAnsi" w:cstheme="minorHAnsi"/>
          <w:sz w:val="24"/>
          <w:szCs w:val="24"/>
        </w:rPr>
        <w:t>ing</w:t>
      </w:r>
      <w:r w:rsidR="00DB663E">
        <w:rPr>
          <w:rFonts w:asciiTheme="minorHAnsi" w:hAnsiTheme="minorHAnsi" w:cstheme="minorHAnsi"/>
          <w:sz w:val="24"/>
          <w:szCs w:val="24"/>
        </w:rPr>
        <w:t xml:space="preserve">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2D638BFE"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Of those who do return to work, many felt that after communicating the nature of their condition to their supervisors their performance became scrutinized.</w:t>
      </w:r>
      <w:r w:rsidR="00B2022D">
        <w:rPr>
          <w:rFonts w:asciiTheme="minorHAnsi" w:hAnsiTheme="minorHAnsi" w:cstheme="minorHAnsi"/>
          <w:sz w:val="24"/>
          <w:szCs w:val="24"/>
        </w:rPr>
        <w:t xml:space="preserve"> &lt;CHASCO&gt;.</w:t>
      </w:r>
      <w:r w:rsidR="000659DE">
        <w:rPr>
          <w:rFonts w:asciiTheme="minorHAnsi" w:hAnsiTheme="minorHAnsi" w:cstheme="minorHAnsi"/>
          <w:sz w:val="24"/>
          <w:szCs w:val="24"/>
        </w:rPr>
        <w:t xml:space="preserve">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Frésard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Harenwall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6621E669"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w:t>
      </w:r>
      <w:r w:rsidRPr="00E8654A">
        <w:rPr>
          <w:sz w:val="24"/>
          <w:szCs w:val="24"/>
        </w:rPr>
        <w:lastRenderedPageBreak/>
        <w:t xml:space="preserve">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Ferrandi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276F2">
        <w:rPr>
          <w:sz w:val="24"/>
          <w:szCs w:val="24"/>
        </w:rPr>
        <w:t xml:space="preserve">, which could explain </w:t>
      </w:r>
      <w:r w:rsidR="004E3735">
        <w:rPr>
          <w:sz w:val="24"/>
          <w:szCs w:val="24"/>
        </w:rPr>
        <w:t xml:space="preserve">upper and lower extremity myalgia </w:t>
      </w:r>
      <w:r w:rsidR="00B276F2">
        <w:rPr>
          <w:sz w:val="24"/>
          <w:szCs w:val="24"/>
        </w:rPr>
        <w:t xml:space="preserve">symptoms commonly reported </w:t>
      </w:r>
      <w:r w:rsidR="004E3735">
        <w:rPr>
          <w:sz w:val="24"/>
          <w:szCs w:val="24"/>
        </w:rPr>
        <w:t>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B276F2">
        <w:rPr>
          <w:sz w:val="24"/>
          <w:szCs w:val="24"/>
        </w:rPr>
        <w:t>to</w:t>
      </w:r>
      <w:r w:rsidR="00862801">
        <w:rPr>
          <w:sz w:val="24"/>
          <w:szCs w:val="24"/>
        </w:rPr>
        <w:t xml:space="preserv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B276F2">
        <w:rPr>
          <w:sz w:val="24"/>
          <w:szCs w:val="24"/>
        </w:rPr>
        <w:t xml:space="preserve">among COVID-19 infected patients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Farr et al., 2021; Hadda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0CF126A5"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Pr>
          <w:sz w:val="24"/>
          <w:szCs w:val="24"/>
        </w:rPr>
        <w:t>worsen</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Dosbaba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B276F2">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Interestingly, improvement was observed in Diaphragm Voluntary Activity Index (DVAI) and Sniff Pes-</w:t>
      </w:r>
      <w:proofErr w:type="spellStart"/>
      <w:r w:rsidR="00DB0A8B" w:rsidRPr="00E8654A">
        <w:rPr>
          <w:rFonts w:asciiTheme="minorHAnsi" w:hAnsiTheme="minorHAnsi" w:cstheme="minorHAnsi"/>
          <w:sz w:val="24"/>
          <w:szCs w:val="24"/>
        </w:rPr>
        <w:t>Pdi</w:t>
      </w:r>
      <w:proofErr w:type="spellEnd"/>
      <w:r w:rsidR="00DB0A8B" w:rsidRPr="00E8654A">
        <w:rPr>
          <w:rFonts w:asciiTheme="minorHAnsi" w:hAnsiTheme="minorHAnsi" w:cstheme="minorHAnsi"/>
          <w:sz w:val="24"/>
          <w:szCs w:val="24"/>
        </w:rPr>
        <w:t xml:space="preserve">,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5EE3A15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the respiratory musculature, endothelial cells lining the vascular walls are rich in ACE-2 inhibitors and vulnerable to attack from COVID-19 virus</w:t>
      </w:r>
      <w:r w:rsidR="00334C06">
        <w:rPr>
          <w:rFonts w:asciiTheme="minorHAnsi" w:hAnsiTheme="minorHAnsi" w:cstheme="minorHAnsi"/>
          <w:sz w:val="24"/>
          <w:szCs w:val="24"/>
        </w:rPr>
        <w:t xml:space="preserve">. Consequently, acute COVID-19 infection is characterized by </w:t>
      </w:r>
      <w:r w:rsidR="00190CD7">
        <w:rPr>
          <w:rFonts w:asciiTheme="minorHAnsi" w:hAnsiTheme="minorHAnsi" w:cstheme="minorHAnsi"/>
          <w:sz w:val="24"/>
          <w:szCs w:val="24"/>
        </w:rPr>
        <w:t xml:space="preserve">endothelial dysfunction </w:t>
      </w:r>
      <w:r w:rsidR="00190CD7" w:rsidRPr="000E1E5C">
        <w:rPr>
          <w:sz w:val="24"/>
          <w:szCs w:val="24"/>
        </w:rPr>
        <w:fldChar w:fldCharType="begin"/>
      </w:r>
      <w:r w:rsidR="00190CD7" w:rsidRPr="000E1E5C">
        <w:rPr>
          <w:sz w:val="24"/>
          <w:szCs w:val="24"/>
        </w:rPr>
        <w:instrText xml:space="preserve"> ADDIN ZOTERO_ITEM CSL_CITATION {"citationID":"a264uk1o01a","properties":{"formattedCitation":"\\uldash{(Aljadah et al., 2024; N\\uc0\\u228{}gele et al., 2020; Wu et al., 2024)}","plainCitation":"(Aljadah et al., 2024; Nägele et al., 2020; Wu et al., 2024)","noteIndex":0},"citationItems":[{"id":282,"uris":["http://zotero.org/users/12301744/items/2FHI9J8V"],"itemData":{"id":282,"type":"article-journal","container-title":"JACC: Advances","DOI":"10.1016/j.jacadv.2024.101070","issue":"8","note":"publisher: American College of Cardiology Foundation","page":"101070","source":"jacc.org (Atypon)","title":"Clinical Implications of COVID-19-Related Endothelial Dysfunction","volume":"3","author":[{"family":"Aljadah","given":"Michael"},{"family":"Khan","given":"Nabeel"},{"family":"Beyer","given":"Andreas M."},{"family":"Chen","given":"Yiliang"},{"family":"Blanker","given":"Andrew"},{"family":"Widlansky","given":"Michael E."}],"issued":{"date-parts":[["2024",8]]},"citation-key":"Aljadah2024ClinicalImplicationsCOVID19Related"},"label":"page"},{"id":101,"uris":["http://zotero.org/users/12301744/items/BCPYCH7Q"],"itemData":{"id":101,"type":"article-journal","abstract":"Coronavirus disease 2019 (COVID-19) increases the risk of several non-pulmonary complications such as acute myocardial injury, renal failure or thromboembolic events. A possible unifying explanation for these phenomena may be the presence of profound endothelial dysfunction and injury. This review provides an overview on the association of endothelial dysfunction with COVID-19 and its therapeutic implications. Endothelial dysfunction is a common feature of the key comorbidities that increase risk for severe COVID-19 such as hypertension, obesity, diabetes mellitus, coronary artery disease or heart failure. Preliminary studies indicate that vascular endothelial cells can be infected by severe acute respiratory syndrome coronavirus 2 (SARS-CoV-2), and evidence of widespread endothelial injury and inflammation is found in advanced cases of COVID-19. Prior evidence has established the crucial role of endothelial cells in maintaining and regulating vascular homeostasis and blood coagulation. Aggravation of endothelial dysfunction in COVID-19 may therefore impair organ perfusion and cause a procoagulatory state resulting in both macro- and microvascular thrombotic events. Angiotensin-converting enzyme (ACE) inhibitors, angiotensin receptor blockers (ARBs) and statins are known to improve endothelial dysfunction. Data from smaller observational studies and other viral infections suggests a possible beneficial effect in COVID-19. Other treatments that are currently under investigation for COVID-19 may also act by improving endothelial dysfunction in patients. Focusing therapies on preventing and improving endothelial dysfunction could improve outcomes in COVID-19. Several clinical trials are currently underway to explore this concept.","container-title":"Atherosclerosis","DOI":"10.1016/j.atherosclerosis.2020.10.014","ISSN":"1879-1484","journalAbbreviation":"Atherosclerosis","language":"eng","note":"PMID: 33161318\nPMCID: PMC7554490","page":"58-62","source":"PubMed","title":"Endothelial dysfunction in COVID-19: Current findings and therapeutic implications","title-short":"Endothelial dysfunction in COVID-19","volume":"314","author":[{"family":"Nägele","given":"Matthias P."},{"family":"Haubner","given":"Bernhard"},{"family":"Tanner","given":"Felix C."},{"family":"Ruschitzka","given":"Frank"},{"family":"Flammer","given":"Andreas J."}],"issued":{"date-parts":[["2020",12]]},"citation-key":"Nagele2020EndothelialDysfunctionCOVID19"},"label":"page"},{"id":263,"uris":["http://zotero.org/users/12301744/items/6LHFZZ6S"],"itemData":{"id":263,"type":"article-journal","abstract":"The world continues to contend with COVID-19, fueled by the emergence of viral variants. At the same time, a subset of convalescent individuals continues to experience persistent and prolonged sequelae, known as long COVID. Clinical, autopsy, animal and in vitro studies all reveal endothelial injury in acute COVID-19 and convalescent patients. Endothelial dysfunction is now recognized as a central factor in COVID-19 progression and long COVID development. Different organs contain different types of endothelia, each with specific features, forming different endothelial barriers and executing different physiological functions. Endothelial injury results in contraction of cell margins (increased permeability), shedding of glycocalyx, extension of phosphatidylserine-rich filopods, and barrier damage. During acute SARS-CoV-2 infection, damaged endothelial cells promote diffuse microthrombi and destroy the endothelial (including blood–air, blood–brain, glomerular filtration and intestinal–blood) barriers, leading to multiple organ dysfunction. During the convalescence period, a subset of patients is unable to fully recover due to persistent endothelial dysfunction, contributing to long COVID. There is still an important knowledge gap between endothelial barrier damage in different organs and COVID-19 sequelae. In this article, we mainly focus on these endothelial barriers and their contribution to long COVID.","container-title":"Angiogenesis","DOI":"10.1007/s10456-023-09878-5","ISSN":"1573-7209","issue":"1","journalAbbreviation":"Angiogenesis","language":"en","page":"5-22","source":"Springer Link","title":"Damage to endothelial barriers and its contribution to long COVID","volume":"27","author":[{"family":"Wu","given":"Xiaoming"},{"family":"Xiang","given":"Mengqi"},{"family":"Jing","given":"Haijiao"},{"family":"Wang","given":"Chengyue"},{"family":"Novakovic","given":"Valerie A."},{"family":"Shi","given":"Jialan"}],"issued":{"date-parts":[["2024",2,1]]},"citation-key":"Wu2024DamageEndothelialBarriers"},"label":"page"}],"schema":"https://github.com/citation-style-language/schema/raw/master/csl-citation.json"} </w:instrText>
      </w:r>
      <w:r w:rsidR="00190CD7" w:rsidRPr="000E1E5C">
        <w:rPr>
          <w:sz w:val="24"/>
          <w:szCs w:val="24"/>
        </w:rPr>
        <w:fldChar w:fldCharType="separate"/>
      </w:r>
      <w:r w:rsidR="00190CD7" w:rsidRPr="000E1E5C">
        <w:rPr>
          <w:kern w:val="0"/>
          <w:sz w:val="24"/>
          <w:szCs w:val="24"/>
          <w:u w:val="dash"/>
        </w:rPr>
        <w:t>(Aljadah et al., 2024; Nägele et al., 2020; Wu et al., 2024)</w:t>
      </w:r>
      <w:r w:rsidR="00190CD7" w:rsidRPr="000E1E5C">
        <w:rPr>
          <w:sz w:val="24"/>
          <w:szCs w:val="24"/>
        </w:rPr>
        <w:fldChar w:fldCharType="end"/>
      </w:r>
      <w:r w:rsidR="00190CD7">
        <w:rPr>
          <w:sz w:val="24"/>
          <w:szCs w:val="24"/>
        </w:rPr>
        <w:t xml:space="preserve">. </w:t>
      </w:r>
      <w:r w:rsidRPr="00E8654A">
        <w:rPr>
          <w:rFonts w:asciiTheme="minorHAnsi" w:hAnsiTheme="minorHAnsi" w:cstheme="minorHAnsi"/>
          <w:sz w:val="24"/>
          <w:szCs w:val="24"/>
        </w:rPr>
        <w:t xml:space="preserve">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076F3E94" w14:textId="77777777" w:rsidR="00190CD7" w:rsidRPr="00E8654A" w:rsidRDefault="00190CD7" w:rsidP="00387637">
      <w:pPr>
        <w:pStyle w:val="BodyText"/>
        <w:spacing w:line="480" w:lineRule="auto"/>
        <w:rPr>
          <w:rFonts w:asciiTheme="minorHAnsi" w:hAnsiTheme="minorHAnsi" w:cstheme="minorHAnsi"/>
          <w:sz w:val="24"/>
          <w:szCs w:val="24"/>
        </w:rPr>
      </w:pP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Frizzelli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Frizzelli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w:t>
      </w:r>
      <w:r w:rsidR="00501003" w:rsidRPr="00E8654A">
        <w:rPr>
          <w:rFonts w:asciiTheme="minorHAnsi" w:hAnsiTheme="minorHAnsi" w:cstheme="minorHAnsi"/>
          <w:sz w:val="24"/>
          <w:szCs w:val="24"/>
        </w:rPr>
        <w:lastRenderedPageBreak/>
        <w:t xml:space="preserve">unable to tolerate activity to the point of reaching anaerobic threshold (AT). In a study by 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Frizzelli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van Voorthuizen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w:t>
      </w:r>
      <w:r w:rsidR="00AD3EDA">
        <w:rPr>
          <w:rFonts w:asciiTheme="minorHAnsi" w:hAnsiTheme="minorHAnsi" w:cstheme="minorHAnsi"/>
          <w:sz w:val="24"/>
          <w:szCs w:val="24"/>
        </w:rPr>
        <w:lastRenderedPageBreak/>
        <w:t xml:space="preserve">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Frizzelli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Collectively, these data 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7FD9E236" w:rsidR="00264966"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r w:rsidR="00FE1702">
        <w:rPr>
          <w:rFonts w:asciiTheme="minorHAnsi" w:hAnsiTheme="minorHAnsi" w:cstheme="minorHAnsi"/>
          <w:sz w:val="24"/>
          <w:szCs w:val="24"/>
        </w:rPr>
        <w:t xml:space="preserve"> </w:t>
      </w:r>
      <w:r w:rsidR="00264966"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00264966" w:rsidRPr="00E8654A">
        <w:rPr>
          <w:rFonts w:asciiTheme="minorHAnsi" w:hAnsiTheme="minorHAnsi" w:cstheme="minorHAnsi"/>
          <w:sz w:val="24"/>
          <w:szCs w:val="24"/>
        </w:rPr>
        <w:t>ApEN</w:t>
      </w:r>
      <w:proofErr w:type="spellEnd"/>
      <w:r w:rsidR="00264966" w:rsidRPr="00E8654A">
        <w:rPr>
          <w:rFonts w:asciiTheme="minorHAnsi" w:hAnsiTheme="minorHAnsi" w:cstheme="minorHAnsi"/>
          <w:sz w:val="24"/>
          <w:szCs w:val="24"/>
        </w:rPr>
        <w:t xml:space="preserve"> </w:t>
      </w:r>
      <w:r w:rsidR="0026496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00264966"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w:t>
      </w:r>
      <w:proofErr w:type="spellStart"/>
      <w:r w:rsidR="00DF4D15" w:rsidRPr="00E8654A">
        <w:rPr>
          <w:rFonts w:asciiTheme="minorHAnsi" w:hAnsiTheme="minorHAnsi" w:cstheme="minorHAnsi"/>
          <w:kern w:val="0"/>
          <w:sz w:val="24"/>
          <w:szCs w:val="24"/>
        </w:rPr>
        <w:t>Dibai</w:t>
      </w:r>
      <w:proofErr w:type="spellEnd"/>
      <w:r w:rsidR="00DF4D15" w:rsidRPr="00E8654A">
        <w:rPr>
          <w:rFonts w:asciiTheme="minorHAnsi" w:hAnsiTheme="minorHAnsi" w:cstheme="minorHAnsi"/>
          <w:kern w:val="0"/>
          <w:sz w:val="24"/>
          <w:szCs w:val="24"/>
        </w:rPr>
        <w:t>, et al., 2024)</w:t>
      </w:r>
      <w:r w:rsidR="00264966" w:rsidRPr="00E8654A">
        <w:rPr>
          <w:rFonts w:asciiTheme="minorHAnsi" w:hAnsiTheme="minorHAnsi" w:cstheme="minorHAnsi"/>
          <w:sz w:val="24"/>
          <w:szCs w:val="24"/>
        </w:rPr>
        <w:fldChar w:fldCharType="end"/>
      </w:r>
      <w:r w:rsidR="00264966"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F5A14F7"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w:t>
      </w:r>
      <w:r w:rsidR="00FE1702">
        <w:rPr>
          <w:rFonts w:asciiTheme="minorHAnsi" w:hAnsiTheme="minorHAnsi" w:cstheme="minorHAnsi"/>
          <w:sz w:val="24"/>
          <w:szCs w:val="24"/>
        </w:rPr>
        <w:t>t</w:t>
      </w:r>
      <w:r w:rsidRPr="00E8654A">
        <w:rPr>
          <w:rFonts w:asciiTheme="minorHAnsi" w:hAnsiTheme="minorHAnsi" w:cstheme="minorHAnsi"/>
          <w:sz w:val="24"/>
          <w:szCs w:val="24"/>
        </w:rPr>
        <w:t xml:space="preserve">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w:t>
      </w:r>
      <w:proofErr w:type="gramStart"/>
      <w:r w:rsidRPr="00F0563B">
        <w:rPr>
          <w:rFonts w:asciiTheme="minorHAnsi" w:hAnsiTheme="minorHAnsi" w:cstheme="minorHAnsi"/>
          <w:sz w:val="24"/>
          <w:szCs w:val="24"/>
        </w:rPr>
        <w:t>appears</w:t>
      </w:r>
      <w:proofErr w:type="gramEnd"/>
      <w:r w:rsidRPr="00F0563B">
        <w:rPr>
          <w:rFonts w:asciiTheme="minorHAnsi" w:hAnsiTheme="minorHAnsi" w:cstheme="minorHAnsi"/>
          <w:sz w:val="24"/>
          <w:szCs w:val="24"/>
        </w:rPr>
        <w:t xml:space="preserve"> to involve distinct signaling cascades including </w:t>
      </w:r>
      <w:r w:rsidRPr="00F0563B">
        <w:rPr>
          <w:rFonts w:asciiTheme="minorHAnsi" w:hAnsiTheme="minorHAnsi" w:cstheme="minorHAnsi"/>
          <w:sz w:val="24"/>
          <w:szCs w:val="24"/>
        </w:rPr>
        <w:lastRenderedPageBreak/>
        <w:t xml:space="preserve">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w:t>
      </w:r>
      <w:r w:rsidRPr="00E8654A">
        <w:rPr>
          <w:sz w:val="24"/>
          <w:szCs w:val="24"/>
        </w:rPr>
        <w:lastRenderedPageBreak/>
        <w:t>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138D82E6"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Frizzelli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w:t>
      </w:r>
      <w:r w:rsidRPr="00E8654A">
        <w:rPr>
          <w:rFonts w:asciiTheme="minorHAnsi" w:hAnsiTheme="minorHAnsi" w:cstheme="minorHAnsi"/>
          <w:i/>
          <w:iCs/>
          <w:sz w:val="24"/>
          <w:szCs w:val="24"/>
        </w:rPr>
        <w:lastRenderedPageBreak/>
        <w:t>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Hennigs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w:t>
      </w:r>
      <w:r w:rsidRPr="00E8654A">
        <w:rPr>
          <w:sz w:val="24"/>
          <w:szCs w:val="24"/>
        </w:rPr>
        <w:lastRenderedPageBreak/>
        <w:t xml:space="preserve">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or elevated VE/VCO2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4023B1FD"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7254F60E"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w:t>
      </w:r>
      <w:r>
        <w:rPr>
          <w:rFonts w:asciiTheme="minorHAnsi" w:hAnsiTheme="minorHAnsi" w:cstheme="minorHAnsi"/>
          <w:sz w:val="24"/>
          <w:szCs w:val="24"/>
        </w:rPr>
        <w:lastRenderedPageBreak/>
        <w:t xml:space="preserve">infection, inspiratory strength </w:t>
      </w:r>
      <w:r w:rsidR="00215CAD">
        <w:rPr>
          <w:rFonts w:asciiTheme="minorHAnsi" w:hAnsiTheme="minorHAnsi" w:cstheme="minorHAnsi"/>
          <w:sz w:val="24"/>
          <w:szCs w:val="24"/>
        </w:rPr>
        <w:t>is</w:t>
      </w:r>
      <w:r w:rsidR="000B4BA9">
        <w:rPr>
          <w:rFonts w:asciiTheme="minorHAnsi" w:hAnsiTheme="minorHAnsi" w:cstheme="minorHAnsi"/>
          <w:sz w:val="24"/>
          <w:szCs w:val="24"/>
        </w:rPr>
        <w:t xml:space="preserve"> relatively</w:t>
      </w:r>
      <w:r>
        <w:rPr>
          <w:rFonts w:asciiTheme="minorHAnsi" w:hAnsiTheme="minorHAnsi" w:cstheme="minorHAnsi"/>
          <w:sz w:val="24"/>
          <w:szCs w:val="24"/>
        </w:rPr>
        <w:t xml:space="preserve"> low and directly correlated with 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Dosbaba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These dyspneic changes </w:t>
      </w:r>
      <w:r w:rsidR="00215CAD">
        <w:rPr>
          <w:rFonts w:asciiTheme="minorHAnsi" w:hAnsiTheme="minorHAnsi" w:cstheme="minorHAnsi"/>
          <w:sz w:val="24"/>
          <w:szCs w:val="24"/>
        </w:rPr>
        <w:t xml:space="preserve">often </w:t>
      </w:r>
      <w:r w:rsidR="00A572EB">
        <w:rPr>
          <w:rFonts w:asciiTheme="minorHAnsi" w:hAnsiTheme="minorHAnsi" w:cstheme="minorHAnsi"/>
          <w:sz w:val="24"/>
          <w:szCs w:val="24"/>
        </w:rPr>
        <w:t xml:space="preserve">occur in the absence of identifiable cardiopulmonary pathology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 xml:space="preserve">The explanation </w:t>
      </w:r>
      <w:r w:rsidR="00215CAD">
        <w:rPr>
          <w:rFonts w:asciiTheme="minorHAnsi" w:hAnsiTheme="minorHAnsi" w:cstheme="minorHAnsi"/>
          <w:sz w:val="24"/>
          <w:szCs w:val="24"/>
        </w:rPr>
        <w:t xml:space="preserve">behind these findings is elucidated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w:t>
      </w:r>
      <w:proofErr w:type="spellStart"/>
      <w:r w:rsidR="000B4BA9">
        <w:rPr>
          <w:rFonts w:asciiTheme="minorHAnsi" w:hAnsiTheme="minorHAnsi" w:cstheme="minorHAnsi"/>
          <w:sz w:val="24"/>
          <w:szCs w:val="24"/>
        </w:rPr>
        <w:t>Spiesshoefer</w:t>
      </w:r>
      <w:proofErr w:type="spellEnd"/>
      <w:r w:rsidR="000B4BA9">
        <w:rPr>
          <w:rFonts w:asciiTheme="minorHAnsi" w:hAnsiTheme="minorHAnsi" w:cstheme="minorHAnsi"/>
          <w:sz w:val="24"/>
          <w:szCs w:val="24"/>
        </w:rPr>
        <w:t xml:space="preserve">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Spiesshoefer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Miskowiak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321CBF2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lastRenderedPageBreak/>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00FE1702">
        <w:rPr>
          <w:sz w:val="24"/>
          <w:szCs w:val="24"/>
        </w:rPr>
        <w:t xml:space="preserve">throughout the night </w:t>
      </w:r>
      <w:r w:rsidRPr="00E8654A">
        <w:rPr>
          <w:sz w:val="24"/>
          <w:szCs w:val="24"/>
        </w:rPr>
        <w:t xml:space="preserve">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Hennigs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Spiesshoefer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09CCD183"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4E43ABC8"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515AED5A" w:rsidR="008A1586" w:rsidRPr="000E1E5C" w:rsidRDefault="00E33175" w:rsidP="000E1E5C">
      <w:pPr>
        <w:spacing w:line="480" w:lineRule="auto"/>
        <w:rPr>
          <w:sz w:val="24"/>
          <w:szCs w:val="24"/>
        </w:rPr>
      </w:pPr>
      <w:r w:rsidRPr="000E1E5C">
        <w:rPr>
          <w:sz w:val="24"/>
          <w:szCs w:val="24"/>
        </w:rPr>
        <w:t xml:space="preserve">Although significant research literature exists to support the widespread adoption of IMT in chronic respiratory conditions, less is known about the </w:t>
      </w:r>
      <w:r w:rsidR="00023C59">
        <w:rPr>
          <w:sz w:val="24"/>
          <w:szCs w:val="24"/>
        </w:rPr>
        <w:t>specific benefits</w:t>
      </w:r>
      <w:r w:rsidR="006F395F">
        <w:rPr>
          <w:sz w:val="24"/>
          <w:szCs w:val="24"/>
        </w:rPr>
        <w:t xml:space="preserve"> </w:t>
      </w:r>
      <w:r w:rsidRPr="000E1E5C">
        <w:rPr>
          <w:sz w:val="24"/>
          <w:szCs w:val="24"/>
        </w:rPr>
        <w:t xml:space="preserve">among the PCS population. </w:t>
      </w:r>
      <w:r w:rsidR="00A11738" w:rsidRPr="000E1E5C">
        <w:rPr>
          <w:sz w:val="24"/>
          <w:szCs w:val="24"/>
        </w:rPr>
        <w:t xml:space="preserve">While previous studies have found IMT to be effective for improving MIP in PCS patients </w:t>
      </w:r>
      <w:r w:rsidR="000E1E5C">
        <w:rPr>
          <w:sz w:val="24"/>
          <w:szCs w:val="24"/>
        </w:rPr>
        <w:fldChar w:fldCharType="begin"/>
      </w:r>
      <w:r w:rsidR="000E1E5C">
        <w:rPr>
          <w:sz w:val="24"/>
          <w:szCs w:val="24"/>
        </w:rPr>
        <w:instrText xml:space="preserve"> ADDIN ZOTERO_ITEM CSL_CITATION {"citationID":"at6ergi7a8","properties":{"formattedCitation":"\\uldash{(Del Corral et al., 2023; McNarry et al., 2022; Palau et al., 2022; Spiesshoefer et al., 2024)}","plainCitation":"(Del Corral et al., 2023; McNarry et al., 2022; Palau et al., 2022; Spiesshoefer et al., 2024)","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w:instrText>
      </w:r>
      <w:r w:rsidR="000E1E5C">
        <w:rPr>
          <w:rFonts w:hint="eastAsia"/>
          <w:sz w:val="24"/>
          <w:szCs w:val="24"/>
        </w:rPr>
        <w:instrText>≥</w:instrText>
      </w:r>
      <w:r w:rsidR="000E1E5C">
        <w:rPr>
          <w:sz w:val="24"/>
          <w:szCs w:val="24"/>
        </w:rPr>
        <w:instrText>0.80) and in lower limb muscle strength (d</w:instrText>
      </w:r>
      <w:r w:rsidR="000E1E5C">
        <w:rPr>
          <w:rFonts w:hint="eastAsia"/>
          <w:sz w:val="24"/>
          <w:szCs w:val="24"/>
        </w:rPr>
        <w:instrText>≥</w:instrText>
      </w:r>
      <w:r w:rsidR="000E1E5C">
        <w:rPr>
          <w:sz w:val="24"/>
          <w:szCs w:val="24"/>
        </w:rPr>
        <w:instrText>0.77) compared with the 2 sham groups. Expiratory muscle strength and peak expiratory ﬂow showed a statistically signiﬁcant and large (d</w:instrText>
      </w:r>
      <w:r w:rsidR="000E1E5C">
        <w:rPr>
          <w:rFonts w:hint="eastAsia"/>
          <w:sz w:val="24"/>
          <w:szCs w:val="24"/>
        </w:rPr>
        <w:instrText>≥</w:instrText>
      </w:r>
      <w:r w:rsidR="000E1E5C">
        <w:rPr>
          <w:sz w:val="24"/>
          <w:szCs w:val="24"/>
        </w:rPr>
        <w:instrText xml:space="preserve">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label":"page"},{"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000E1E5C">
        <w:rPr>
          <w:sz w:val="24"/>
          <w:szCs w:val="24"/>
        </w:rPr>
        <w:fldChar w:fldCharType="separate"/>
      </w:r>
      <w:r w:rsidR="000E1E5C" w:rsidRPr="000E1E5C">
        <w:rPr>
          <w:kern w:val="0"/>
          <w:sz w:val="24"/>
          <w:u w:val="dash"/>
        </w:rPr>
        <w:t>(Del Corral et al., 2023; McNarry et al., 2022; Palau et al., 2022; Spiesshoefer et al., 2024)</w:t>
      </w:r>
      <w:r w:rsidR="000E1E5C">
        <w:rPr>
          <w:sz w:val="24"/>
          <w:szCs w:val="24"/>
        </w:rPr>
        <w:fldChar w:fldCharType="end"/>
      </w:r>
      <w:r w:rsidR="00A11738" w:rsidRPr="000E1E5C">
        <w:rPr>
          <w:sz w:val="24"/>
          <w:szCs w:val="24"/>
        </w:rPr>
        <w:t xml:space="preserve">, little is known about the effects on co-occurring pathophysiology. To date, only one study has performed CPET on PCS patients before and after IMT </w:t>
      </w:r>
      <w:r w:rsidR="00A11738" w:rsidRPr="000E1E5C">
        <w:rPr>
          <w:sz w:val="24"/>
          <w:szCs w:val="24"/>
        </w:rPr>
        <w:fldChar w:fldCharType="begin"/>
      </w:r>
      <w:r w:rsidR="00A11738" w:rsidRPr="000E1E5C">
        <w:rPr>
          <w:sz w:val="24"/>
          <w:szCs w:val="24"/>
        </w:rPr>
        <w:instrText xml:space="preserve"> ADDIN ZOTERO_ITEM CSL_CITATION {"citationID":"av3jn2jm59","properties":{"formattedCitation":"\\uldash{(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schema":"https://github.com/citation-style-language/schema/raw/master/csl-citation.json"} </w:instrText>
      </w:r>
      <w:r w:rsidR="00A11738" w:rsidRPr="000E1E5C">
        <w:rPr>
          <w:sz w:val="24"/>
          <w:szCs w:val="24"/>
        </w:rPr>
        <w:fldChar w:fldCharType="separate"/>
      </w:r>
      <w:r w:rsidR="00A11738" w:rsidRPr="000E1E5C">
        <w:rPr>
          <w:kern w:val="0"/>
          <w:sz w:val="24"/>
          <w:szCs w:val="24"/>
          <w:u w:val="dash"/>
        </w:rPr>
        <w:t>(Palau et al., 2022)</w:t>
      </w:r>
      <w:r w:rsidR="00A11738" w:rsidRPr="000E1E5C">
        <w:rPr>
          <w:sz w:val="24"/>
          <w:szCs w:val="24"/>
        </w:rPr>
        <w:fldChar w:fldCharType="end"/>
      </w:r>
      <w:r w:rsidR="006F395F">
        <w:rPr>
          <w:sz w:val="24"/>
          <w:szCs w:val="24"/>
        </w:rPr>
        <w:t>.</w:t>
      </w:r>
      <w:r w:rsidRPr="000E1E5C">
        <w:rPr>
          <w:sz w:val="24"/>
          <w:szCs w:val="24"/>
        </w:rPr>
        <w:t xml:space="preserve"> </w:t>
      </w:r>
      <w:r w:rsidR="006F395F">
        <w:rPr>
          <w:sz w:val="24"/>
          <w:szCs w:val="24"/>
        </w:rPr>
        <w:t>W</w:t>
      </w:r>
      <w:r w:rsidR="00A11738" w:rsidRPr="000E1E5C">
        <w:rPr>
          <w:sz w:val="24"/>
          <w:szCs w:val="24"/>
        </w:rPr>
        <w:t>hile this study did find VO2max to increase significantly</w:t>
      </w:r>
      <w:r w:rsidR="006F395F">
        <w:rPr>
          <w:sz w:val="24"/>
          <w:szCs w:val="24"/>
        </w:rPr>
        <w:t>,</w:t>
      </w:r>
      <w:r w:rsidR="00A11738" w:rsidRPr="000E1E5C">
        <w:rPr>
          <w:sz w:val="24"/>
          <w:szCs w:val="24"/>
        </w:rPr>
        <w:t xml:space="preserve"> </w:t>
      </w:r>
      <w:r w:rsidR="00A90E51">
        <w:rPr>
          <w:sz w:val="24"/>
          <w:szCs w:val="24"/>
        </w:rPr>
        <w:t>insight</w:t>
      </w:r>
      <w:r w:rsidR="00A11738" w:rsidRPr="000E1E5C">
        <w:rPr>
          <w:sz w:val="24"/>
          <w:szCs w:val="24"/>
        </w:rPr>
        <w:t xml:space="preserve"> was </w:t>
      </w:r>
      <w:r w:rsidR="00A90E51">
        <w:rPr>
          <w:sz w:val="24"/>
          <w:szCs w:val="24"/>
        </w:rPr>
        <w:t>not established</w:t>
      </w:r>
      <w:r w:rsidR="00A11738" w:rsidRPr="000E1E5C">
        <w:rPr>
          <w:sz w:val="24"/>
          <w:szCs w:val="24"/>
        </w:rPr>
        <w:t xml:space="preserve"> </w:t>
      </w:r>
      <w:r w:rsidR="00A90E51">
        <w:rPr>
          <w:sz w:val="24"/>
          <w:szCs w:val="24"/>
        </w:rPr>
        <w:t>into which physiological mechanisms</w:t>
      </w:r>
      <w:r w:rsidR="00A11738" w:rsidRPr="000E1E5C">
        <w:rPr>
          <w:sz w:val="24"/>
          <w:szCs w:val="24"/>
        </w:rPr>
        <w:t xml:space="preserve"> contributed to these</w:t>
      </w:r>
      <w:r w:rsidRPr="000E1E5C">
        <w:rPr>
          <w:sz w:val="24"/>
          <w:szCs w:val="24"/>
        </w:rPr>
        <w:t xml:space="preserve"> gains. Further research is needed to determine </w:t>
      </w:r>
      <w:r w:rsidR="00CD5FA7">
        <w:rPr>
          <w:sz w:val="24"/>
          <w:szCs w:val="24"/>
        </w:rPr>
        <w:t>whether</w:t>
      </w:r>
      <w:r w:rsidRPr="000E1E5C">
        <w:rPr>
          <w:sz w:val="24"/>
          <w:szCs w:val="24"/>
        </w:rPr>
        <w:t xml:space="preserve"> </w:t>
      </w:r>
      <w:r w:rsidR="00A90E51">
        <w:rPr>
          <w:sz w:val="24"/>
          <w:szCs w:val="24"/>
        </w:rPr>
        <w:t>improvements</w:t>
      </w:r>
      <w:r w:rsidRPr="000E1E5C">
        <w:rPr>
          <w:sz w:val="24"/>
          <w:szCs w:val="24"/>
        </w:rPr>
        <w:t xml:space="preserve"> in cardiorespiratory fitness </w:t>
      </w:r>
      <w:r w:rsidR="00334C06">
        <w:rPr>
          <w:sz w:val="24"/>
          <w:szCs w:val="24"/>
        </w:rPr>
        <w:t xml:space="preserve">following IMT </w:t>
      </w:r>
      <w:r w:rsidR="00CD5FA7">
        <w:rPr>
          <w:sz w:val="24"/>
          <w:szCs w:val="24"/>
        </w:rPr>
        <w:t xml:space="preserve">reflect </w:t>
      </w:r>
      <w:r w:rsidR="00A90E51">
        <w:rPr>
          <w:sz w:val="24"/>
          <w:szCs w:val="24"/>
        </w:rPr>
        <w:t>adaptations</w:t>
      </w:r>
      <w:r w:rsidRPr="000E1E5C">
        <w:rPr>
          <w:sz w:val="24"/>
          <w:szCs w:val="24"/>
        </w:rPr>
        <w:t xml:space="preserve"> in ventilation, </w:t>
      </w:r>
      <w:r w:rsidR="00CD5FA7">
        <w:rPr>
          <w:sz w:val="24"/>
          <w:szCs w:val="24"/>
        </w:rPr>
        <w:t>pulmonary</w:t>
      </w:r>
      <w:r w:rsidRPr="000E1E5C">
        <w:rPr>
          <w:sz w:val="24"/>
          <w:szCs w:val="24"/>
        </w:rPr>
        <w:t xml:space="preserve"> </w:t>
      </w:r>
      <w:r w:rsidR="000C37C0">
        <w:rPr>
          <w:sz w:val="24"/>
          <w:szCs w:val="24"/>
        </w:rPr>
        <w:t>gas exchange efficiency</w:t>
      </w:r>
      <w:r w:rsidRPr="000E1E5C">
        <w:rPr>
          <w:sz w:val="24"/>
          <w:szCs w:val="24"/>
        </w:rPr>
        <w:t xml:space="preserve">, cardiac output, </w:t>
      </w:r>
      <w:r w:rsidR="000C37C0">
        <w:rPr>
          <w:sz w:val="24"/>
          <w:szCs w:val="24"/>
        </w:rPr>
        <w:t xml:space="preserve">or </w:t>
      </w:r>
      <w:r w:rsidRPr="000E1E5C">
        <w:rPr>
          <w:sz w:val="24"/>
          <w:szCs w:val="24"/>
        </w:rPr>
        <w:t>lactate metabolism</w:t>
      </w:r>
      <w:r w:rsidR="000C37C0">
        <w:rPr>
          <w:sz w:val="24"/>
          <w:szCs w:val="24"/>
        </w:rPr>
        <w:t>.</w:t>
      </w:r>
      <w:r w:rsidR="00334C06">
        <w:rPr>
          <w:sz w:val="24"/>
          <w:szCs w:val="24"/>
        </w:rPr>
        <w:t xml:space="preserve"> </w:t>
      </w:r>
    </w:p>
    <w:p w14:paraId="33BE31DD" w14:textId="77777777" w:rsidR="00A11738" w:rsidRPr="000E1E5C" w:rsidRDefault="00A11738" w:rsidP="000E1E5C">
      <w:pPr>
        <w:spacing w:line="480" w:lineRule="auto"/>
        <w:rPr>
          <w:sz w:val="24"/>
          <w:szCs w:val="24"/>
        </w:rPr>
      </w:pPr>
    </w:p>
    <w:p w14:paraId="2B876E63" w14:textId="63813B73" w:rsidR="000E1E5C" w:rsidRPr="000E1E5C" w:rsidRDefault="000E1E5C" w:rsidP="000E1E5C">
      <w:pPr>
        <w:spacing w:line="480" w:lineRule="auto"/>
        <w:rPr>
          <w:sz w:val="24"/>
          <w:szCs w:val="24"/>
        </w:rPr>
      </w:pPr>
      <w:r w:rsidRPr="000E1E5C">
        <w:rPr>
          <w:sz w:val="24"/>
          <w:szCs w:val="24"/>
        </w:rPr>
        <w:t xml:space="preserve">Additionally, </w:t>
      </w:r>
      <w:r w:rsidR="003664F2">
        <w:rPr>
          <w:sz w:val="24"/>
          <w:szCs w:val="24"/>
        </w:rPr>
        <w:t>considering</w:t>
      </w:r>
      <w:r w:rsidRPr="000E1E5C">
        <w:rPr>
          <w:sz w:val="24"/>
          <w:szCs w:val="24"/>
        </w:rPr>
        <w:t xml:space="preserve"> that</w:t>
      </w:r>
      <w:r w:rsidR="003664F2">
        <w:rPr>
          <w:sz w:val="24"/>
          <w:szCs w:val="24"/>
        </w:rPr>
        <w:t xml:space="preserve"> endothelial dysfunction has been repeatedly demonstrated in the PCS population and is associated with worsening of </w:t>
      </w:r>
      <w:r w:rsidR="0010063F">
        <w:rPr>
          <w:sz w:val="24"/>
          <w:szCs w:val="24"/>
        </w:rPr>
        <w:t xml:space="preserve">subjective </w:t>
      </w:r>
      <w:r w:rsidR="003664F2">
        <w:rPr>
          <w:sz w:val="24"/>
          <w:szCs w:val="24"/>
        </w:rPr>
        <w:t xml:space="preserve">symptoms </w:t>
      </w:r>
      <w:r w:rsidRPr="000E1E5C">
        <w:rPr>
          <w:sz w:val="24"/>
          <w:szCs w:val="24"/>
        </w:rPr>
        <w:fldChar w:fldCharType="begin"/>
      </w:r>
      <w:r w:rsidRPr="000E1E5C">
        <w:rPr>
          <w:sz w:val="24"/>
          <w:szCs w:val="24"/>
        </w:rPr>
        <w:instrText xml:space="preserve"> ADDIN ZOTERO_ITEM CSL_CITATION {"citationID":"ahgj9ro8du","properties":{"formattedCitation":"\\uldash{(Charfeddine et al., 2021; Erg\\uc0\\u252{}l et al., 2022)}","plainCitation":"(Charfeddine et al., 2021; Ergül et al., 2022)","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label":"page"},{"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label":"page"}],"schema":"https://github.com/citation-style-language/schema/raw/master/csl-citation.json"} </w:instrText>
      </w:r>
      <w:r w:rsidRPr="000E1E5C">
        <w:rPr>
          <w:sz w:val="24"/>
          <w:szCs w:val="24"/>
        </w:rPr>
        <w:fldChar w:fldCharType="separate"/>
      </w:r>
      <w:r w:rsidRPr="000E1E5C">
        <w:rPr>
          <w:kern w:val="0"/>
          <w:sz w:val="24"/>
          <w:szCs w:val="24"/>
          <w:u w:val="dash"/>
        </w:rPr>
        <w:t>(Charfeddine et al., 2021; Ergül et al., 2022)</w:t>
      </w:r>
      <w:r w:rsidRPr="000E1E5C">
        <w:rPr>
          <w:sz w:val="24"/>
          <w:szCs w:val="24"/>
        </w:rPr>
        <w:fldChar w:fldCharType="end"/>
      </w:r>
      <w:r w:rsidRPr="000E1E5C">
        <w:rPr>
          <w:sz w:val="24"/>
          <w:szCs w:val="24"/>
        </w:rPr>
        <w:t xml:space="preserve">, it is essential for a clinical trial to be conducted to </w:t>
      </w:r>
      <w:r w:rsidR="003664F2">
        <w:rPr>
          <w:sz w:val="24"/>
          <w:szCs w:val="24"/>
        </w:rPr>
        <w:t xml:space="preserve">evaluate </w:t>
      </w:r>
      <w:r w:rsidRPr="000E1E5C">
        <w:rPr>
          <w:sz w:val="24"/>
          <w:szCs w:val="24"/>
        </w:rPr>
        <w:t>the effects of IMT on vascular function</w:t>
      </w:r>
      <w:r w:rsidR="003664F2">
        <w:rPr>
          <w:sz w:val="24"/>
          <w:szCs w:val="24"/>
        </w:rPr>
        <w:t xml:space="preserve">. While previous studies have found IMT to be beneficial for improving endothelial function in </w:t>
      </w:r>
      <w:r w:rsidR="004813BA">
        <w:rPr>
          <w:sz w:val="24"/>
          <w:szCs w:val="24"/>
        </w:rPr>
        <w:t xml:space="preserve">the healthy populations </w:t>
      </w:r>
      <w:r w:rsidR="004813BA" w:rsidRPr="00E8654A">
        <w:rPr>
          <w:rFonts w:asciiTheme="minorHAnsi" w:hAnsiTheme="minorHAnsi" w:cstheme="minorHAnsi"/>
          <w:sz w:val="24"/>
          <w:szCs w:val="24"/>
        </w:rPr>
        <w:fldChar w:fldCharType="begin"/>
      </w:r>
      <w:r w:rsidR="004813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4813BA" w:rsidRPr="00E8654A">
        <w:rPr>
          <w:rFonts w:asciiTheme="minorHAnsi" w:hAnsiTheme="minorHAnsi" w:cstheme="minorHAnsi"/>
          <w:sz w:val="24"/>
          <w:szCs w:val="24"/>
        </w:rPr>
        <w:fldChar w:fldCharType="separate"/>
      </w:r>
      <w:r w:rsidR="004813BA" w:rsidRPr="00E8654A">
        <w:rPr>
          <w:rFonts w:asciiTheme="minorHAnsi" w:hAnsiTheme="minorHAnsi" w:cstheme="minorHAnsi"/>
          <w:sz w:val="24"/>
          <w:szCs w:val="24"/>
        </w:rPr>
        <w:t xml:space="preserve">(Craighead et al., 2022; Freeberg et al., </w:t>
      </w:r>
      <w:r w:rsidR="004813BA" w:rsidRPr="00E8654A">
        <w:rPr>
          <w:rFonts w:asciiTheme="minorHAnsi" w:hAnsiTheme="minorHAnsi" w:cstheme="minorHAnsi"/>
          <w:sz w:val="24"/>
          <w:szCs w:val="24"/>
        </w:rPr>
        <w:lastRenderedPageBreak/>
        <w:t>2023)</w:t>
      </w:r>
      <w:r w:rsidR="004813BA" w:rsidRPr="00E8654A">
        <w:rPr>
          <w:rFonts w:asciiTheme="minorHAnsi" w:hAnsiTheme="minorHAnsi" w:cstheme="minorHAnsi"/>
          <w:sz w:val="24"/>
          <w:szCs w:val="24"/>
        </w:rPr>
        <w:fldChar w:fldCharType="end"/>
      </w:r>
      <w:r w:rsidR="003664F2">
        <w:rPr>
          <w:sz w:val="24"/>
          <w:szCs w:val="24"/>
        </w:rPr>
        <w:t xml:space="preserve">, no studies to date have examined the effects of IMT on FMD </w:t>
      </w:r>
      <w:r w:rsidR="00CD5FA7">
        <w:rPr>
          <w:sz w:val="24"/>
          <w:szCs w:val="24"/>
        </w:rPr>
        <w:t>for the post-COVID condition</w:t>
      </w:r>
      <w:r w:rsidR="003664F2">
        <w:rPr>
          <w:sz w:val="24"/>
          <w:szCs w:val="24"/>
        </w:rPr>
        <w:t xml:space="preserve">. Given that COVID-19 infection </w:t>
      </w:r>
      <w:r w:rsidR="004E6431">
        <w:rPr>
          <w:sz w:val="24"/>
          <w:szCs w:val="24"/>
        </w:rPr>
        <w:t>afflicts</w:t>
      </w:r>
      <w:r w:rsidR="003664F2">
        <w:rPr>
          <w:sz w:val="24"/>
          <w:szCs w:val="24"/>
        </w:rPr>
        <w:t xml:space="preserve"> the vascular wall </w:t>
      </w:r>
      <w:r w:rsidR="004E6431">
        <w:rPr>
          <w:sz w:val="24"/>
          <w:szCs w:val="24"/>
        </w:rPr>
        <w:t>with</w:t>
      </w:r>
      <w:r w:rsidR="003664F2">
        <w:rPr>
          <w:sz w:val="24"/>
          <w:szCs w:val="24"/>
        </w:rPr>
        <w:t xml:space="preserve"> a distinct </w:t>
      </w:r>
      <w:r w:rsidR="0010063F">
        <w:rPr>
          <w:sz w:val="24"/>
          <w:szCs w:val="24"/>
        </w:rPr>
        <w:t>milieu</w:t>
      </w:r>
      <w:r w:rsidR="003664F2">
        <w:rPr>
          <w:sz w:val="24"/>
          <w:szCs w:val="24"/>
        </w:rPr>
        <w:t xml:space="preserve"> of pathological changes </w:t>
      </w:r>
      <w:r w:rsidR="003664F2" w:rsidRPr="000E1E5C">
        <w:rPr>
          <w:sz w:val="24"/>
          <w:szCs w:val="24"/>
        </w:rPr>
        <w:fldChar w:fldCharType="begin"/>
      </w:r>
      <w:r w:rsidR="003664F2" w:rsidRPr="000E1E5C">
        <w:rPr>
          <w:sz w:val="24"/>
          <w:szCs w:val="24"/>
        </w:rPr>
        <w:instrText xml:space="preserve"> ADDIN ZOTERO_ITEM CSL_CITATION {"citationID":"a264uk1o01a","properties":{"formattedCitation":"\\uldash{(Aljadah et al., 2024; N\\uc0\\u228{}gele et al., 2020; Wu et al., 2024)}","plainCitation":"(Aljadah et al., 2024; Nägele et al., 2020; Wu et al., 2024)","noteIndex":0},"citationItems":[{"id":282,"uris":["http://zotero.org/users/12301744/items/2FHI9J8V"],"itemData":{"id":282,"type":"article-journal","container-title":"JACC: Advances","DOI":"10.1016/j.jacadv.2024.101070","issue":"8","note":"publisher: American College of Cardiology Foundation","page":"101070","source":"jacc.org (Atypon)","title":"Clinical Implications of COVID-19-Related Endothelial Dysfunction","volume":"3","author":[{"family":"Aljadah","given":"Michael"},{"family":"Khan","given":"Nabeel"},{"family":"Beyer","given":"Andreas M."},{"family":"Chen","given":"Yiliang"},{"family":"Blanker","given":"Andrew"},{"family":"Widlansky","given":"Michael E."}],"issued":{"date-parts":[["2024",8]]},"citation-key":"Aljadah2024ClinicalImplicationsCOVID19Related"},"label":"page"},{"id":101,"uris":["http://zotero.org/users/12301744/items/BCPYCH7Q"],"itemData":{"id":101,"type":"article-journal","abstract":"Coronavirus disease 2019 (COVID-19) increases the risk of several non-pulmonary complications such as acute myocardial injury, renal failure or thromboembolic events. A possible unifying explanation for these phenomena may be the presence of profound endothelial dysfunction and injury. This review provides an overview on the association of endothelial dysfunction with COVID-19 and its therapeutic implications. Endothelial dysfunction is a common feature of the key comorbidities that increase risk for severe COVID-19 such as hypertension, obesity, diabetes mellitus, coronary artery disease or heart failure. Preliminary studies indicate that vascular endothelial cells can be infected by severe acute respiratory syndrome coronavirus 2 (SARS-CoV-2), and evidence of widespread endothelial injury and inflammation is found in advanced cases of COVID-19. Prior evidence has established the crucial role of endothelial cells in maintaining and regulating vascular homeostasis and blood coagulation. Aggravation of endothelial dysfunction in COVID-19 may therefore impair organ perfusion and cause a procoagulatory state resulting in both macro- and microvascular thrombotic events. Angiotensin-converting enzyme (ACE) inhibitors, angiotensin receptor blockers (ARBs) and statins are known to improve endothelial dysfunction. Data from smaller observational studies and other viral infections suggests a possible beneficial effect in COVID-19. Other treatments that are currently under investigation for COVID-19 may also act by improving endothelial dysfunction in patients. Focusing therapies on preventing and improving endothelial dysfunction could improve outcomes in COVID-19. Several clinical trials are currently underway to explore this concept.","container-title":"Atherosclerosis","DOI":"10.1016/j.atherosclerosis.2020.10.014","ISSN":"1879-1484","journalAbbreviation":"Atherosclerosis","language":"eng","note":"PMID: 33161318\nPMCID: PMC7554490","page":"58-62","source":"PubMed","title":"Endothelial dysfunction in COVID-19: Current findings and therapeutic implications","title-short":"Endothelial dysfunction in COVID-19","volume":"314","author":[{"family":"Nägele","given":"Matthias P."},{"family":"Haubner","given":"Bernhard"},{"family":"Tanner","given":"Felix C."},{"family":"Ruschitzka","given":"Frank"},{"family":"Flammer","given":"Andreas J."}],"issued":{"date-parts":[["2020",12]]},"citation-key":"Nagele2020EndothelialDysfunctionCOVID19"},"label":"page"},{"id":263,"uris":["http://zotero.org/users/12301744/items/6LHFZZ6S"],"itemData":{"id":263,"type":"article-journal","abstract":"The world continues to contend with COVID-19, fueled by the emergence of viral variants. At the same time, a subset of convalescent individuals continues to experience persistent and prolonged sequelae, known as long COVID. Clinical, autopsy, animal and in vitro studies all reveal endothelial injury in acute COVID-19 and convalescent patients. Endothelial dysfunction is now recognized as a central factor in COVID-19 progression and long COVID development. Different organs contain different types of endothelia, each with specific features, forming different endothelial barriers and executing different physiological functions. Endothelial injury results in contraction of cell margins (increased permeability), shedding of glycocalyx, extension of phosphatidylserine-rich filopods, and barrier damage. During acute SARS-CoV-2 infection, damaged endothelial cells promote diffuse microthrombi and destroy the endothelial (including blood–air, blood–brain, glomerular filtration and intestinal–blood) barriers, leading to multiple organ dysfunction. During the convalescence period, a subset of patients is unable to fully recover due to persistent endothelial dysfunction, contributing to long COVID. There is still an important knowledge gap between endothelial barrier damage in different organs and COVID-19 sequelae. In this article, we mainly focus on these endothelial barriers and their contribution to long COVID.","container-title":"Angiogenesis","DOI":"10.1007/s10456-023-09878-5","ISSN":"1573-7209","issue":"1","journalAbbreviation":"Angiogenesis","language":"en","page":"5-22","source":"Springer Link","title":"Damage to endothelial barriers and its contribution to long COVID","volume":"27","author":[{"family":"Wu","given":"Xiaoming"},{"family":"Xiang","given":"Mengqi"},{"family":"Jing","given":"Haijiao"},{"family":"Wang","given":"Chengyue"},{"family":"Novakovic","given":"Valerie A."},{"family":"Shi","given":"Jialan"}],"issued":{"date-parts":[["2024",2,1]]},"citation-key":"Wu2024DamageEndothelialBarriers"},"label":"page"}],"schema":"https://github.com/citation-style-language/schema/raw/master/csl-citation.json"} </w:instrText>
      </w:r>
      <w:r w:rsidR="003664F2" w:rsidRPr="000E1E5C">
        <w:rPr>
          <w:sz w:val="24"/>
          <w:szCs w:val="24"/>
        </w:rPr>
        <w:fldChar w:fldCharType="separate"/>
      </w:r>
      <w:r w:rsidR="003664F2" w:rsidRPr="000E1E5C">
        <w:rPr>
          <w:kern w:val="0"/>
          <w:sz w:val="24"/>
          <w:szCs w:val="24"/>
          <w:u w:val="dash"/>
        </w:rPr>
        <w:t>(Aljadah et al., 2024; Nägele et al., 2020; Wu et al., 2024)</w:t>
      </w:r>
      <w:r w:rsidR="003664F2" w:rsidRPr="000E1E5C">
        <w:rPr>
          <w:sz w:val="24"/>
          <w:szCs w:val="24"/>
        </w:rPr>
        <w:fldChar w:fldCharType="end"/>
      </w:r>
      <w:r w:rsidR="003664F2">
        <w:rPr>
          <w:sz w:val="24"/>
          <w:szCs w:val="24"/>
        </w:rPr>
        <w:t>, evidence is needed to determine if a respiratory</w:t>
      </w:r>
      <w:r w:rsidR="00CD5FA7">
        <w:rPr>
          <w:sz w:val="24"/>
          <w:szCs w:val="24"/>
        </w:rPr>
        <w:t>-based</w:t>
      </w:r>
      <w:r w:rsidR="003664F2">
        <w:rPr>
          <w:sz w:val="24"/>
          <w:szCs w:val="24"/>
        </w:rPr>
        <w:t xml:space="preserve"> intervention can address these long-lasting </w:t>
      </w:r>
      <w:r w:rsidR="004813BA">
        <w:rPr>
          <w:sz w:val="24"/>
          <w:szCs w:val="24"/>
        </w:rPr>
        <w:t xml:space="preserve">viral-induced </w:t>
      </w:r>
      <w:r w:rsidR="003664F2">
        <w:rPr>
          <w:sz w:val="24"/>
          <w:szCs w:val="24"/>
        </w:rPr>
        <w:t xml:space="preserve">deficits and allow endothelial function to be restored. </w:t>
      </w:r>
    </w:p>
    <w:p w14:paraId="5CB73A44" w14:textId="77777777" w:rsidR="000E1E5C" w:rsidRPr="000E1E5C" w:rsidRDefault="000E1E5C" w:rsidP="000E1E5C">
      <w:pPr>
        <w:spacing w:line="480" w:lineRule="auto"/>
        <w:rPr>
          <w:sz w:val="24"/>
          <w:szCs w:val="24"/>
        </w:rPr>
      </w:pPr>
    </w:p>
    <w:p w14:paraId="39C402F7" w14:textId="049F067F" w:rsidR="000E1E5C" w:rsidRPr="000E1E5C" w:rsidRDefault="000E1E5C" w:rsidP="000E1E5C">
      <w:pPr>
        <w:spacing w:line="480" w:lineRule="auto"/>
        <w:rPr>
          <w:sz w:val="24"/>
          <w:szCs w:val="24"/>
        </w:rPr>
      </w:pPr>
      <w:r w:rsidRPr="000E1E5C">
        <w:rPr>
          <w:sz w:val="24"/>
          <w:szCs w:val="24"/>
        </w:rPr>
        <w:t>Above all, while the extant literature provides some supporting evidence for the use of IMT on improving physiological markers of respiratory function</w:t>
      </w:r>
      <w:r w:rsidR="00BB4AA0">
        <w:rPr>
          <w:sz w:val="24"/>
          <w:szCs w:val="24"/>
        </w:rPr>
        <w:t xml:space="preserve"> and</w:t>
      </w:r>
      <w:r w:rsidRPr="000E1E5C">
        <w:rPr>
          <w:sz w:val="24"/>
          <w:szCs w:val="24"/>
        </w:rPr>
        <w:t xml:space="preserve"> exercise capacity</w:t>
      </w:r>
      <w:r w:rsidR="00BB4AA0">
        <w:rPr>
          <w:sz w:val="24"/>
          <w:szCs w:val="24"/>
        </w:rPr>
        <w:t xml:space="preserve"> </w:t>
      </w:r>
      <w:r w:rsidR="00BB4AA0">
        <w:rPr>
          <w:sz w:val="24"/>
          <w:szCs w:val="24"/>
        </w:rPr>
        <w:fldChar w:fldCharType="begin"/>
      </w:r>
      <w:r w:rsidR="00BB4AA0">
        <w:rPr>
          <w:sz w:val="24"/>
          <w:szCs w:val="24"/>
        </w:rPr>
        <w:instrText xml:space="preserve"> ADDIN ZOTERO_ITEM CSL_CITATION {"citationID":"a1qlmcejde3","properties":{"formattedCitation":"\\uldash{(McNarry et al., 2022; Palau et al., 2022)}","plainCitation":"(McNarry et al., 2022; Palau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schema":"https://github.com/citation-style-language/schema/raw/master/csl-citation.json"} </w:instrText>
      </w:r>
      <w:r w:rsidR="00BB4AA0">
        <w:rPr>
          <w:sz w:val="24"/>
          <w:szCs w:val="24"/>
        </w:rPr>
        <w:fldChar w:fldCharType="separate"/>
      </w:r>
      <w:r w:rsidR="00BB4AA0" w:rsidRPr="00BB4AA0">
        <w:rPr>
          <w:kern w:val="0"/>
          <w:sz w:val="24"/>
          <w:u w:val="dash"/>
        </w:rPr>
        <w:t>(McNarry et al., 2022; Palau et al., 2022)</w:t>
      </w:r>
      <w:r w:rsidR="00BB4AA0">
        <w:rPr>
          <w:sz w:val="24"/>
          <w:szCs w:val="24"/>
        </w:rPr>
        <w:fldChar w:fldCharType="end"/>
      </w:r>
      <w:r w:rsidRPr="000E1E5C">
        <w:rPr>
          <w:sz w:val="24"/>
          <w:szCs w:val="24"/>
        </w:rPr>
        <w:t xml:space="preserve">, </w:t>
      </w:r>
      <w:r w:rsidR="00023C59">
        <w:rPr>
          <w:sz w:val="24"/>
          <w:szCs w:val="24"/>
        </w:rPr>
        <w:t>it remains unclear</w:t>
      </w:r>
      <w:r w:rsidRPr="000E1E5C">
        <w:rPr>
          <w:sz w:val="24"/>
          <w:szCs w:val="24"/>
        </w:rPr>
        <w:t xml:space="preserve"> whether improvements in objective </w:t>
      </w:r>
      <w:r w:rsidR="00023C59">
        <w:rPr>
          <w:sz w:val="24"/>
          <w:szCs w:val="24"/>
        </w:rPr>
        <w:t>physiological functions</w:t>
      </w:r>
      <w:r w:rsidRPr="000E1E5C">
        <w:rPr>
          <w:sz w:val="24"/>
          <w:szCs w:val="24"/>
        </w:rPr>
        <w:t xml:space="preserve"> </w:t>
      </w:r>
      <w:r w:rsidR="00023C59">
        <w:rPr>
          <w:sz w:val="24"/>
          <w:szCs w:val="24"/>
        </w:rPr>
        <w:t xml:space="preserve">following IMT translate </w:t>
      </w:r>
      <w:r w:rsidRPr="000E1E5C">
        <w:rPr>
          <w:sz w:val="24"/>
          <w:szCs w:val="24"/>
        </w:rPr>
        <w:t xml:space="preserve">into improved subjective well-being. Given that PCS is a disease characterized by chronic and recurring fatigue, sleep impairments, and neurocognitive dysfunction, it is imperative for interventions designed to support PCS recovery </w:t>
      </w:r>
      <w:r w:rsidR="00CD5FA7">
        <w:rPr>
          <w:sz w:val="24"/>
          <w:szCs w:val="24"/>
        </w:rPr>
        <w:t xml:space="preserve">more robustly </w:t>
      </w:r>
      <w:r w:rsidRPr="000E1E5C">
        <w:rPr>
          <w:sz w:val="24"/>
          <w:szCs w:val="24"/>
        </w:rPr>
        <w:t>examine the effect</w:t>
      </w:r>
      <w:r w:rsidR="00CD5FA7">
        <w:rPr>
          <w:sz w:val="24"/>
          <w:szCs w:val="24"/>
        </w:rPr>
        <w:t>s</w:t>
      </w:r>
      <w:r w:rsidRPr="000E1E5C">
        <w:rPr>
          <w:sz w:val="24"/>
          <w:szCs w:val="24"/>
        </w:rPr>
        <w:t xml:space="preserve"> on these </w:t>
      </w:r>
      <w:r w:rsidR="003664F2">
        <w:rPr>
          <w:sz w:val="24"/>
          <w:szCs w:val="24"/>
        </w:rPr>
        <w:t>condition-</w:t>
      </w:r>
      <w:r w:rsidRPr="000E1E5C">
        <w:rPr>
          <w:sz w:val="24"/>
          <w:szCs w:val="24"/>
        </w:rPr>
        <w:t>defining symptoms.</w:t>
      </w:r>
    </w:p>
    <w:p w14:paraId="4BE3E8DE" w14:textId="77777777" w:rsidR="00E33175" w:rsidRDefault="00E33175" w:rsidP="00387637">
      <w:pPr>
        <w:spacing w:line="480" w:lineRule="auto"/>
      </w:pPr>
    </w:p>
    <w:p w14:paraId="3DB1D9B3" w14:textId="77777777" w:rsidR="008A1586" w:rsidRDefault="00000000" w:rsidP="00387637">
      <w:pPr>
        <w:pStyle w:val="Heading3"/>
        <w:spacing w:line="480" w:lineRule="auto"/>
      </w:pPr>
      <w:r>
        <w:t>Aims</w:t>
      </w:r>
    </w:p>
    <w:p w14:paraId="6AF97A72" w14:textId="12CD4F0B" w:rsidR="008A1586" w:rsidRPr="00DD7300" w:rsidRDefault="000E1E5C" w:rsidP="00DD7300">
      <w:pPr>
        <w:spacing w:line="480" w:lineRule="auto"/>
        <w:rPr>
          <w:sz w:val="24"/>
          <w:szCs w:val="24"/>
        </w:rPr>
      </w:pPr>
      <w:r>
        <w:rPr>
          <w:sz w:val="24"/>
          <w:szCs w:val="24"/>
        </w:rPr>
        <w:t>Therefore, i</w:t>
      </w:r>
      <w:r w:rsidR="00DD7300" w:rsidRPr="00DD7300">
        <w:rPr>
          <w:sz w:val="24"/>
          <w:szCs w:val="24"/>
        </w:rPr>
        <w:t>n order to address these distinct gaps in the literature, a randomized controlled trial is warranted to a</w:t>
      </w:r>
      <w:r w:rsidR="00115D2C">
        <w:rPr>
          <w:sz w:val="24"/>
          <w:szCs w:val="24"/>
        </w:rPr>
        <w:t>nswer</w:t>
      </w:r>
      <w:r w:rsidR="00DD7300" w:rsidRPr="00DD7300">
        <w:rPr>
          <w:sz w:val="24"/>
          <w:szCs w:val="24"/>
        </w:rPr>
        <w:t xml:space="preserve"> the following research questions:</w:t>
      </w:r>
    </w:p>
    <w:p w14:paraId="26AC2285" w14:textId="77777777" w:rsidR="00DD7300" w:rsidRPr="00DD7300" w:rsidRDefault="00DD7300" w:rsidP="00DD7300">
      <w:pPr>
        <w:spacing w:line="480" w:lineRule="auto"/>
        <w:rPr>
          <w:sz w:val="24"/>
          <w:szCs w:val="24"/>
        </w:rPr>
      </w:pPr>
    </w:p>
    <w:p w14:paraId="22511CB3" w14:textId="323CABF1" w:rsidR="00DD7300" w:rsidRDefault="00DD7300" w:rsidP="00DD7300">
      <w:pPr>
        <w:spacing w:line="480" w:lineRule="auto"/>
        <w:rPr>
          <w:sz w:val="24"/>
          <w:szCs w:val="24"/>
        </w:rPr>
      </w:pPr>
      <w:r w:rsidRPr="00DD7300">
        <w:rPr>
          <w:b/>
          <w:bCs/>
          <w:sz w:val="24"/>
          <w:szCs w:val="24"/>
        </w:rPr>
        <w:t>Aim 1)</w:t>
      </w:r>
      <w:r w:rsidRPr="00DD7300">
        <w:rPr>
          <w:sz w:val="24"/>
          <w:szCs w:val="24"/>
        </w:rPr>
        <w:t xml:space="preserve"> Can IMT improve objective physiological parameters </w:t>
      </w:r>
      <w:r w:rsidR="00CB084E">
        <w:rPr>
          <w:sz w:val="24"/>
          <w:szCs w:val="24"/>
        </w:rPr>
        <w:t>of respiratory (MIP, SMIP, FIT, ID, S-Index, Volume), vascular (FMD, BP), cardiorespiratory (Vo2max</w:t>
      </w:r>
      <w:r w:rsidR="003555D3">
        <w:rPr>
          <w:sz w:val="24"/>
          <w:szCs w:val="24"/>
        </w:rPr>
        <w:t>, VE, O2pulse, PetCO2, VE/VCO2</w:t>
      </w:r>
      <w:r w:rsidR="00CB084E">
        <w:rPr>
          <w:sz w:val="24"/>
          <w:szCs w:val="24"/>
        </w:rPr>
        <w:t xml:space="preserve">), and autonomic (HRV, HRR), function </w:t>
      </w:r>
      <w:r w:rsidRPr="00DD7300">
        <w:rPr>
          <w:sz w:val="24"/>
          <w:szCs w:val="24"/>
        </w:rPr>
        <w:t>in PCS?</w:t>
      </w:r>
    </w:p>
    <w:p w14:paraId="029461D0" w14:textId="77777777" w:rsidR="00CB084E" w:rsidRDefault="00CB084E" w:rsidP="00DD7300">
      <w:pPr>
        <w:spacing w:line="480" w:lineRule="auto"/>
        <w:rPr>
          <w:sz w:val="24"/>
          <w:szCs w:val="24"/>
        </w:rPr>
      </w:pPr>
    </w:p>
    <w:p w14:paraId="6F0FF37A" w14:textId="29DAD9F9" w:rsidR="00CB084E" w:rsidRPr="00CB084E" w:rsidRDefault="00CB084E" w:rsidP="00DD7300">
      <w:pPr>
        <w:spacing w:line="480" w:lineRule="auto"/>
        <w:rPr>
          <w:sz w:val="24"/>
          <w:szCs w:val="24"/>
        </w:rPr>
      </w:pPr>
      <w:r>
        <w:rPr>
          <w:sz w:val="24"/>
          <w:szCs w:val="24"/>
        </w:rPr>
        <w:t>H</w:t>
      </w:r>
      <w:r w:rsidRPr="00CB084E">
        <w:t>0</w:t>
      </w:r>
      <w:r>
        <w:t xml:space="preserve">: </w:t>
      </w:r>
      <w:r w:rsidRPr="00CB084E">
        <w:rPr>
          <w:sz w:val="24"/>
          <w:szCs w:val="24"/>
        </w:rPr>
        <w:t xml:space="preserve">IMT </w:t>
      </w:r>
      <w:r>
        <w:rPr>
          <w:sz w:val="24"/>
          <w:szCs w:val="24"/>
        </w:rPr>
        <w:t xml:space="preserve">does not significantly improve objective physiological parameters </w:t>
      </w:r>
      <w:r w:rsidR="008E25D4">
        <w:rPr>
          <w:sz w:val="24"/>
          <w:szCs w:val="24"/>
        </w:rPr>
        <w:t>in patients with</w:t>
      </w:r>
      <w:r>
        <w:rPr>
          <w:sz w:val="24"/>
          <w:szCs w:val="24"/>
        </w:rPr>
        <w:t xml:space="preserve"> PCS.</w:t>
      </w:r>
    </w:p>
    <w:p w14:paraId="31CA65DF" w14:textId="1CCAC2C6" w:rsidR="00CB084E" w:rsidRPr="00CB084E" w:rsidRDefault="00CB084E" w:rsidP="00CB084E">
      <w:pPr>
        <w:spacing w:line="480" w:lineRule="auto"/>
        <w:rPr>
          <w:sz w:val="24"/>
          <w:szCs w:val="24"/>
        </w:rPr>
      </w:pPr>
      <w:r>
        <w:rPr>
          <w:sz w:val="24"/>
          <w:szCs w:val="24"/>
        </w:rPr>
        <w:lastRenderedPageBreak/>
        <w:t>H</w:t>
      </w:r>
      <w:r>
        <w:t>A</w:t>
      </w:r>
      <w:r>
        <w:t xml:space="preserve">: </w:t>
      </w:r>
      <w:r w:rsidRPr="00CB084E">
        <w:rPr>
          <w:sz w:val="24"/>
          <w:szCs w:val="24"/>
        </w:rPr>
        <w:t xml:space="preserve">IMT </w:t>
      </w:r>
      <w:r>
        <w:rPr>
          <w:sz w:val="24"/>
          <w:szCs w:val="24"/>
        </w:rPr>
        <w:t xml:space="preserve">improves </w:t>
      </w:r>
      <w:r w:rsidR="008E25D4">
        <w:rPr>
          <w:sz w:val="24"/>
          <w:szCs w:val="24"/>
        </w:rPr>
        <w:t>respiratory, vascular, cardiorespiratory, and autonomic</w:t>
      </w:r>
      <w:r>
        <w:rPr>
          <w:sz w:val="24"/>
          <w:szCs w:val="24"/>
        </w:rPr>
        <w:t xml:space="preserve"> parameters </w:t>
      </w:r>
      <w:r w:rsidR="008E25D4">
        <w:rPr>
          <w:sz w:val="24"/>
          <w:szCs w:val="24"/>
        </w:rPr>
        <w:t>in patients with</w:t>
      </w:r>
      <w:r>
        <w:rPr>
          <w:sz w:val="24"/>
          <w:szCs w:val="24"/>
        </w:rPr>
        <w:t xml:space="preserve"> PCS.</w:t>
      </w:r>
    </w:p>
    <w:p w14:paraId="46E5BDE5" w14:textId="77777777" w:rsidR="00CB084E" w:rsidRDefault="00CB084E" w:rsidP="00DD7300">
      <w:pPr>
        <w:spacing w:line="480" w:lineRule="auto"/>
        <w:rPr>
          <w:b/>
          <w:bCs/>
          <w:sz w:val="24"/>
          <w:szCs w:val="24"/>
        </w:rPr>
      </w:pPr>
    </w:p>
    <w:p w14:paraId="44635541" w14:textId="77777777" w:rsidR="00CB084E" w:rsidRDefault="00CB084E" w:rsidP="00DD7300">
      <w:pPr>
        <w:spacing w:line="480" w:lineRule="auto"/>
        <w:rPr>
          <w:b/>
          <w:bCs/>
          <w:sz w:val="24"/>
          <w:szCs w:val="24"/>
        </w:rPr>
      </w:pPr>
    </w:p>
    <w:p w14:paraId="50EDFE7F" w14:textId="37B4E970" w:rsidR="00DD7300" w:rsidRDefault="00DD7300" w:rsidP="00DD7300">
      <w:pPr>
        <w:spacing w:line="480" w:lineRule="auto"/>
        <w:rPr>
          <w:sz w:val="24"/>
          <w:szCs w:val="24"/>
        </w:rPr>
      </w:pPr>
      <w:r w:rsidRPr="00DD7300">
        <w:rPr>
          <w:b/>
          <w:bCs/>
          <w:sz w:val="24"/>
          <w:szCs w:val="24"/>
        </w:rPr>
        <w:t>Aim 2)</w:t>
      </w:r>
      <w:r w:rsidRPr="00DD7300">
        <w:rPr>
          <w:sz w:val="24"/>
          <w:szCs w:val="24"/>
        </w:rPr>
        <w:t xml:space="preserve"> Can IMT improve </w:t>
      </w:r>
      <w:r w:rsidR="00644C8C">
        <w:rPr>
          <w:sz w:val="24"/>
          <w:szCs w:val="24"/>
        </w:rPr>
        <w:t xml:space="preserve">subjective </w:t>
      </w:r>
      <w:r w:rsidRPr="00DD7300">
        <w:rPr>
          <w:sz w:val="24"/>
          <w:szCs w:val="24"/>
        </w:rPr>
        <w:t xml:space="preserve">self-reported symptoms of </w:t>
      </w:r>
      <w:r w:rsidR="00CB084E">
        <w:rPr>
          <w:sz w:val="24"/>
          <w:szCs w:val="24"/>
        </w:rPr>
        <w:t xml:space="preserve">fatigue (FSS, DSQ, VAS), neurocognitive dysfunction (WMFI), sleep (PSQI), and dyspnea (TDI, MMRC) in </w:t>
      </w:r>
      <w:r w:rsidRPr="00DD7300">
        <w:rPr>
          <w:sz w:val="24"/>
          <w:szCs w:val="24"/>
        </w:rPr>
        <w:t>PCS?</w:t>
      </w:r>
    </w:p>
    <w:p w14:paraId="7F8511C3" w14:textId="77777777" w:rsidR="00CB084E" w:rsidRDefault="00CB084E" w:rsidP="00DD7300">
      <w:pPr>
        <w:spacing w:line="480" w:lineRule="auto"/>
        <w:rPr>
          <w:sz w:val="24"/>
          <w:szCs w:val="24"/>
        </w:rPr>
      </w:pPr>
    </w:p>
    <w:p w14:paraId="70AD8BBC" w14:textId="4A6EF367" w:rsidR="00CB084E" w:rsidRPr="00CB084E" w:rsidRDefault="00CB084E" w:rsidP="00CB084E">
      <w:pPr>
        <w:spacing w:line="480" w:lineRule="auto"/>
        <w:rPr>
          <w:sz w:val="24"/>
          <w:szCs w:val="24"/>
        </w:rPr>
      </w:pPr>
      <w:r>
        <w:rPr>
          <w:sz w:val="24"/>
          <w:szCs w:val="24"/>
        </w:rPr>
        <w:t>H</w:t>
      </w:r>
      <w:r w:rsidRPr="00CB084E">
        <w:t>0</w:t>
      </w:r>
      <w:r>
        <w:t xml:space="preserve">: </w:t>
      </w:r>
      <w:r w:rsidRPr="00CB084E">
        <w:rPr>
          <w:sz w:val="24"/>
          <w:szCs w:val="24"/>
        </w:rPr>
        <w:t xml:space="preserve">IMT </w:t>
      </w:r>
      <w:r>
        <w:rPr>
          <w:sz w:val="24"/>
          <w:szCs w:val="24"/>
        </w:rPr>
        <w:t xml:space="preserve">does not significantly improve </w:t>
      </w:r>
      <w:r w:rsidR="008E25D4">
        <w:rPr>
          <w:sz w:val="24"/>
          <w:szCs w:val="24"/>
        </w:rPr>
        <w:t xml:space="preserve">any </w:t>
      </w:r>
      <w:r>
        <w:rPr>
          <w:sz w:val="24"/>
          <w:szCs w:val="24"/>
        </w:rPr>
        <w:t>subjective symptoms</w:t>
      </w:r>
      <w:r>
        <w:rPr>
          <w:sz w:val="24"/>
          <w:szCs w:val="24"/>
        </w:rPr>
        <w:t xml:space="preserve"> of PCS.</w:t>
      </w:r>
    </w:p>
    <w:p w14:paraId="4CD69E50" w14:textId="1B930D23" w:rsidR="00CB084E" w:rsidRPr="00CB084E" w:rsidRDefault="00CB084E" w:rsidP="00CB084E">
      <w:pPr>
        <w:spacing w:line="480" w:lineRule="auto"/>
        <w:rPr>
          <w:sz w:val="24"/>
          <w:szCs w:val="24"/>
        </w:rPr>
      </w:pPr>
      <w:r>
        <w:rPr>
          <w:sz w:val="24"/>
          <w:szCs w:val="24"/>
        </w:rPr>
        <w:t>H</w:t>
      </w:r>
      <w:r>
        <w:t xml:space="preserve">A: </w:t>
      </w:r>
      <w:r w:rsidRPr="00CB084E">
        <w:rPr>
          <w:sz w:val="24"/>
          <w:szCs w:val="24"/>
        </w:rPr>
        <w:t xml:space="preserve">IMT </w:t>
      </w:r>
      <w:r>
        <w:rPr>
          <w:sz w:val="24"/>
          <w:szCs w:val="24"/>
        </w:rPr>
        <w:t xml:space="preserve">improves </w:t>
      </w:r>
      <w:r w:rsidR="008E25D4">
        <w:rPr>
          <w:sz w:val="24"/>
          <w:szCs w:val="24"/>
        </w:rPr>
        <w:t>fatigue, neurocognitive dysfunction, sleep, and dyspnea in patients with</w:t>
      </w:r>
      <w:r>
        <w:rPr>
          <w:sz w:val="24"/>
          <w:szCs w:val="24"/>
        </w:rPr>
        <w:t xml:space="preserve"> PCS.</w:t>
      </w:r>
    </w:p>
    <w:p w14:paraId="6589C092" w14:textId="77777777" w:rsidR="00CB084E" w:rsidRPr="00DD7300" w:rsidRDefault="00CB084E" w:rsidP="00DD7300">
      <w:pPr>
        <w:spacing w:line="480" w:lineRule="auto"/>
        <w:rPr>
          <w:sz w:val="24"/>
          <w:szCs w:val="24"/>
        </w:rPr>
      </w:pPr>
    </w:p>
    <w:p w14:paraId="2D5BD04D" w14:textId="7C850D4F" w:rsidR="00DD7300" w:rsidRDefault="00DD7300" w:rsidP="00DD7300">
      <w:pPr>
        <w:spacing w:line="480" w:lineRule="auto"/>
        <w:rPr>
          <w:sz w:val="24"/>
          <w:szCs w:val="24"/>
        </w:rPr>
      </w:pPr>
      <w:r w:rsidRPr="00DD7300">
        <w:rPr>
          <w:b/>
          <w:bCs/>
          <w:sz w:val="24"/>
          <w:szCs w:val="24"/>
        </w:rPr>
        <w:t xml:space="preserve">Aim 3) </w:t>
      </w:r>
      <w:r w:rsidRPr="00DD7300">
        <w:rPr>
          <w:sz w:val="24"/>
          <w:szCs w:val="24"/>
        </w:rPr>
        <w:t xml:space="preserve">Are changes in self-reported symptoms following IMT mediated by changes in </w:t>
      </w:r>
      <w:r w:rsidR="00115D2C">
        <w:rPr>
          <w:sz w:val="24"/>
          <w:szCs w:val="24"/>
        </w:rPr>
        <w:t>respiratory function?</w:t>
      </w:r>
    </w:p>
    <w:p w14:paraId="4F9D2F1F" w14:textId="77777777" w:rsidR="00CB084E" w:rsidRDefault="00CB084E" w:rsidP="00DD7300">
      <w:pPr>
        <w:spacing w:line="480" w:lineRule="auto"/>
        <w:rPr>
          <w:sz w:val="24"/>
          <w:szCs w:val="24"/>
        </w:rPr>
      </w:pPr>
    </w:p>
    <w:p w14:paraId="2EC3205D" w14:textId="456FF4D4" w:rsidR="00CB084E" w:rsidRPr="00CB084E" w:rsidRDefault="00CB084E" w:rsidP="00CB084E">
      <w:pPr>
        <w:spacing w:line="480" w:lineRule="auto"/>
        <w:rPr>
          <w:sz w:val="24"/>
          <w:szCs w:val="24"/>
        </w:rPr>
      </w:pPr>
      <w:r>
        <w:rPr>
          <w:sz w:val="24"/>
          <w:szCs w:val="24"/>
        </w:rPr>
        <w:t>H</w:t>
      </w:r>
      <w:r w:rsidRPr="00CB084E">
        <w:t>0</w:t>
      </w:r>
      <w:r>
        <w:t xml:space="preserve">: </w:t>
      </w:r>
      <w:r>
        <w:rPr>
          <w:sz w:val="24"/>
          <w:szCs w:val="24"/>
        </w:rPr>
        <w:t>The effects of IMT on PCS are independent of changes in respiratory indices</w:t>
      </w:r>
      <w:r>
        <w:rPr>
          <w:sz w:val="24"/>
          <w:szCs w:val="24"/>
        </w:rPr>
        <w:t>.</w:t>
      </w:r>
    </w:p>
    <w:p w14:paraId="0EBD6548" w14:textId="648D29B0" w:rsidR="00CB084E" w:rsidRPr="00CB084E" w:rsidRDefault="00CB084E" w:rsidP="00CB084E">
      <w:pPr>
        <w:spacing w:line="480" w:lineRule="auto"/>
        <w:rPr>
          <w:sz w:val="24"/>
          <w:szCs w:val="24"/>
        </w:rPr>
      </w:pPr>
      <w:r>
        <w:rPr>
          <w:sz w:val="24"/>
          <w:szCs w:val="24"/>
        </w:rPr>
        <w:t>H</w:t>
      </w:r>
      <w:r>
        <w:t xml:space="preserve">A: </w:t>
      </w:r>
      <w:r>
        <w:rPr>
          <w:sz w:val="24"/>
          <w:szCs w:val="24"/>
        </w:rPr>
        <w:t>The effects of IMT on PCS are significantly mediated by changes in respiratory indices.</w:t>
      </w:r>
    </w:p>
    <w:p w14:paraId="27742BDA" w14:textId="77777777" w:rsidR="00CB084E" w:rsidRPr="00DD7300" w:rsidRDefault="00CB084E" w:rsidP="00DD7300">
      <w:pPr>
        <w:spacing w:line="480" w:lineRule="auto"/>
        <w:rPr>
          <w:sz w:val="24"/>
          <w:szCs w:val="24"/>
        </w:rPr>
      </w:pPr>
    </w:p>
    <w:p w14:paraId="7382B9F9" w14:textId="77777777" w:rsidR="00DD7300" w:rsidRPr="00DD7300" w:rsidRDefault="00DD7300" w:rsidP="00DD7300">
      <w:pPr>
        <w:spacing w:line="480" w:lineRule="auto"/>
        <w:rPr>
          <w:sz w:val="24"/>
          <w:szCs w:val="24"/>
        </w:rPr>
      </w:pPr>
    </w:p>
    <w:p w14:paraId="2B8A7407" w14:textId="09EE6312" w:rsidR="00DD7300" w:rsidRPr="00DD7300" w:rsidRDefault="0028691B" w:rsidP="00DD7300">
      <w:pPr>
        <w:spacing w:line="480" w:lineRule="auto"/>
        <w:rPr>
          <w:sz w:val="24"/>
          <w:szCs w:val="24"/>
        </w:rPr>
      </w:pPr>
      <w:r>
        <w:rPr>
          <w:sz w:val="24"/>
          <w:szCs w:val="24"/>
        </w:rPr>
        <w:t xml:space="preserve">By addressing these aims, this </w:t>
      </w:r>
      <w:r w:rsidR="00E33175">
        <w:rPr>
          <w:sz w:val="24"/>
          <w:szCs w:val="24"/>
        </w:rPr>
        <w:t>interventional trial</w:t>
      </w:r>
      <w:r>
        <w:rPr>
          <w:sz w:val="24"/>
          <w:szCs w:val="24"/>
        </w:rPr>
        <w:t xml:space="preserve"> will </w:t>
      </w:r>
      <w:r w:rsidR="00023C59">
        <w:rPr>
          <w:sz w:val="24"/>
          <w:szCs w:val="24"/>
        </w:rPr>
        <w:t xml:space="preserve">provide </w:t>
      </w:r>
      <w:r>
        <w:rPr>
          <w:sz w:val="24"/>
          <w:szCs w:val="24"/>
        </w:rPr>
        <w:t>insight into the pathophysiological mechanisms underpinning PCS and</w:t>
      </w:r>
      <w:r w:rsidR="00E33175">
        <w:rPr>
          <w:sz w:val="24"/>
          <w:szCs w:val="24"/>
        </w:rPr>
        <w:t xml:space="preserve"> </w:t>
      </w:r>
      <w:r w:rsidR="00023C59">
        <w:rPr>
          <w:sz w:val="24"/>
          <w:szCs w:val="24"/>
        </w:rPr>
        <w:t>inform evidence-based rehabilitation strategies for physical therapy clinical practice.</w:t>
      </w:r>
    </w:p>
    <w:p w14:paraId="7FDB601F" w14:textId="77777777" w:rsidR="008A1586" w:rsidRDefault="00000000" w:rsidP="00387637">
      <w:pPr>
        <w:pStyle w:val="Heading1"/>
        <w:spacing w:line="480" w:lineRule="auto"/>
      </w:pPr>
      <w:r>
        <w:lastRenderedPageBreak/>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91850FC" w14:textId="77777777" w:rsidR="008E25D4" w:rsidRDefault="008E25D4" w:rsidP="00E8654A">
      <w:pPr>
        <w:spacing w:line="480" w:lineRule="auto"/>
        <w:rPr>
          <w:sz w:val="24"/>
          <w:szCs w:val="24"/>
        </w:rPr>
      </w:pPr>
    </w:p>
    <w:p w14:paraId="23A5221B" w14:textId="61359FF1" w:rsidR="00EE46EE" w:rsidRDefault="00EE46EE" w:rsidP="00EE46EE">
      <w:pPr>
        <w:pStyle w:val="Heading3"/>
      </w:pPr>
      <w:r>
        <w:t>Inclusion Criteria</w:t>
      </w:r>
    </w:p>
    <w:p w14:paraId="4B5FBC40" w14:textId="77777777" w:rsidR="00EE46EE" w:rsidRDefault="00EE46EE" w:rsidP="00EE46EE"/>
    <w:p w14:paraId="6639156E" w14:textId="78E43152" w:rsidR="00EE46EE" w:rsidRPr="003D3482" w:rsidRDefault="007E05DC" w:rsidP="003D3482">
      <w:pPr>
        <w:spacing w:line="480" w:lineRule="auto"/>
        <w:rPr>
          <w:sz w:val="24"/>
          <w:szCs w:val="24"/>
        </w:rPr>
      </w:pPr>
      <w:r w:rsidRPr="003D3482">
        <w:rPr>
          <w:sz w:val="24"/>
          <w:szCs w:val="24"/>
        </w:rPr>
        <w:t>Persistent symptoms beyond 12 weeks of acute COVID infection.</w:t>
      </w:r>
    </w:p>
    <w:p w14:paraId="3507E14B" w14:textId="77777777" w:rsidR="00EE46EE" w:rsidRDefault="00EE46EE" w:rsidP="00EE46EE"/>
    <w:p w14:paraId="565F6601" w14:textId="774DC284" w:rsidR="00EE46EE" w:rsidRDefault="00EE46EE" w:rsidP="00EE46EE">
      <w:pPr>
        <w:pStyle w:val="Heading3"/>
      </w:pPr>
      <w:r>
        <w:lastRenderedPageBreak/>
        <w:t>Exclusion Criteria</w:t>
      </w:r>
    </w:p>
    <w:p w14:paraId="2571702D" w14:textId="77777777" w:rsidR="00EE46EE" w:rsidRDefault="00EE46EE" w:rsidP="00EE46EE"/>
    <w:p w14:paraId="0AD760EA" w14:textId="6D9A73E4" w:rsidR="00EE46EE" w:rsidRPr="003D3482" w:rsidRDefault="007E05DC" w:rsidP="003D3482">
      <w:pPr>
        <w:spacing w:line="480" w:lineRule="auto"/>
        <w:rPr>
          <w:sz w:val="24"/>
          <w:szCs w:val="24"/>
        </w:rPr>
      </w:pPr>
      <w:r w:rsidRPr="003D3482">
        <w:rPr>
          <w:sz w:val="24"/>
          <w:szCs w:val="24"/>
        </w:rPr>
        <w:t>Pregnancy, head trauma, unstable cardiopulmonary disease, uncontrolled diabetes, history of respiratory therapy or inspiratory strengthening.</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1C082CA3" w14:textId="6FD221DC" w:rsidR="009F0414"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was used to assess MIP, SMIP, Slope of SMIP, FIT, and inspiratory duration (ID)</w:t>
      </w:r>
      <w:r w:rsidR="00F533AD">
        <w:rPr>
          <w:sz w:val="24"/>
          <w:szCs w:val="24"/>
        </w:rPr>
        <w:t xml:space="preserve">. </w:t>
      </w:r>
      <w:r>
        <w:rPr>
          <w:sz w:val="24"/>
          <w:szCs w:val="24"/>
        </w:rPr>
        <w:t xml:space="preserve">A flow-based device </w:t>
      </w:r>
      <w:r w:rsidR="00CB13B9" w:rsidRPr="00CB13B9">
        <w:rPr>
          <w:sz w:val="24"/>
          <w:szCs w:val="24"/>
        </w:rPr>
        <w:t>(</w:t>
      </w:r>
      <w:proofErr w:type="spellStart"/>
      <w:r>
        <w:rPr>
          <w:sz w:val="24"/>
          <w:szCs w:val="24"/>
        </w:rPr>
        <w:t>PowerBreathe</w:t>
      </w:r>
      <w:proofErr w:type="spellEnd"/>
      <w:r>
        <w:rPr>
          <w:sz w:val="24"/>
          <w:szCs w:val="24"/>
        </w:rPr>
        <w:t xml:space="preserve"> KH2, </w:t>
      </w:r>
      <w:proofErr w:type="spellStart"/>
      <w:r w:rsidR="00CB13B9" w:rsidRPr="00CB13B9">
        <w:rPr>
          <w:sz w:val="24"/>
          <w:szCs w:val="24"/>
        </w:rPr>
        <w:t>POWERbreathe</w:t>
      </w:r>
      <w:proofErr w:type="spellEnd"/>
      <w:r w:rsidR="00CB13B9" w:rsidRPr="00CB13B9">
        <w:rPr>
          <w:sz w:val="24"/>
          <w:szCs w:val="24"/>
        </w:rPr>
        <w:t xml:space="preserve"> International Ltd., Southam, UK)</w:t>
      </w:r>
      <w:r>
        <w:rPr>
          <w:sz w:val="24"/>
          <w:szCs w:val="24"/>
        </w:rPr>
        <w:t xml:space="preserve"> was used to obtain PIF, S-Index, and inspiratory volume (IV)</w:t>
      </w:r>
      <w:r w:rsidR="00F533AD">
        <w:rPr>
          <w:sz w:val="24"/>
          <w:szCs w:val="24"/>
        </w:rPr>
        <w:t xml:space="preserve">. </w:t>
      </w:r>
      <w:r>
        <w:rPr>
          <w:sz w:val="24"/>
          <w:szCs w:val="24"/>
        </w:rPr>
        <w:t xml:space="preserve">PrO2 maneuvers followed the Test of Incremental Respiratory Endurance protocol, consisting of a maximal sustained inhalation from residual volume (RV) to total lung capacity (TLC) held for as long as possible. </w:t>
      </w:r>
      <w:proofErr w:type="spellStart"/>
      <w:r>
        <w:rPr>
          <w:sz w:val="24"/>
          <w:szCs w:val="24"/>
        </w:rPr>
        <w:t>PowerBreathe</w:t>
      </w:r>
      <w:proofErr w:type="spellEnd"/>
      <w:r>
        <w:rPr>
          <w:sz w:val="24"/>
          <w:szCs w:val="24"/>
        </w:rPr>
        <w:t xml:space="preserve"> maneuvers consisted of </w:t>
      </w:r>
      <w:r w:rsidR="00ED257A">
        <w:rPr>
          <w:sz w:val="24"/>
          <w:szCs w:val="24"/>
        </w:rPr>
        <w:t xml:space="preserve">sharp maximal inhalations from RV to TLC. All </w:t>
      </w:r>
      <w:r w:rsidR="00E82677">
        <w:rPr>
          <w:sz w:val="24"/>
          <w:szCs w:val="24"/>
        </w:rPr>
        <w:t>p</w:t>
      </w:r>
      <w:r w:rsidR="00F533AD">
        <w:rPr>
          <w:sz w:val="24"/>
          <w:szCs w:val="24"/>
        </w:rPr>
        <w:t>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Laveneziana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w:t>
      </w:r>
      <w:r w:rsidR="00E82677">
        <w:rPr>
          <w:sz w:val="24"/>
          <w:szCs w:val="24"/>
        </w:rPr>
        <w:t>trials</w:t>
      </w:r>
      <w:r w:rsidR="00ED257A">
        <w:rPr>
          <w:sz w:val="24"/>
          <w:szCs w:val="24"/>
        </w:rPr>
        <w:t xml:space="preserve"> were </w:t>
      </w:r>
      <w:r w:rsidR="00E82677">
        <w:rPr>
          <w:sz w:val="24"/>
          <w:szCs w:val="24"/>
        </w:rPr>
        <w:t>added</w:t>
      </w:r>
      <w:r w:rsidR="00ED257A">
        <w:rPr>
          <w:sz w:val="24"/>
          <w:szCs w:val="24"/>
        </w:rPr>
        <w:t xml:space="preserve"> if</w:t>
      </w:r>
      <w:r w:rsidR="009F0414">
        <w:rPr>
          <w:sz w:val="24"/>
          <w:szCs w:val="24"/>
        </w:rPr>
        <w:t xml:space="preserve"> MIP values differed by more than 10%</w:t>
      </w:r>
      <w:r w:rsidR="00E82677">
        <w:rPr>
          <w:sz w:val="24"/>
          <w:szCs w:val="24"/>
        </w:rPr>
        <w:t xml:space="preserve"> from one another</w:t>
      </w:r>
      <w:r w:rsidR="009F0414">
        <w:rPr>
          <w:sz w:val="24"/>
          <w:szCs w:val="24"/>
        </w:rPr>
        <w:t>.</w:t>
      </w:r>
      <w:r w:rsidR="00CB13B9">
        <w:rPr>
          <w:sz w:val="24"/>
          <w:szCs w:val="24"/>
        </w:rPr>
        <w:t xml:space="preserve"> The highest reproducible MIP, SMIP, PIF, S-Index, and volume were recorded. FIT, Slope of SMIP</w:t>
      </w:r>
      <w:r w:rsidR="00E82677">
        <w:rPr>
          <w:sz w:val="24"/>
          <w:szCs w:val="24"/>
        </w:rPr>
        <w:t>,</w:t>
      </w:r>
      <w:r w:rsidR="00CB13B9">
        <w:rPr>
          <w:sz w:val="24"/>
          <w:szCs w:val="24"/>
        </w:rPr>
        <w:t xml:space="preserve"> and ID</w:t>
      </w:r>
      <w:r w:rsidR="009F0414">
        <w:rPr>
          <w:sz w:val="24"/>
          <w:szCs w:val="24"/>
        </w:rPr>
        <w:t xml:space="preserve"> </w:t>
      </w:r>
      <w:r w:rsidR="00CB13B9">
        <w:rPr>
          <w:sz w:val="24"/>
          <w:szCs w:val="24"/>
        </w:rPr>
        <w:t xml:space="preserve">values were </w:t>
      </w:r>
      <w:r w:rsidR="00ED257A">
        <w:rPr>
          <w:sz w:val="24"/>
          <w:szCs w:val="24"/>
        </w:rPr>
        <w:t xml:space="preserve">obtained from the trial </w:t>
      </w:r>
      <w:r w:rsidR="00ED257A">
        <w:rPr>
          <w:sz w:val="24"/>
          <w:szCs w:val="24"/>
        </w:rPr>
        <w:lastRenderedPageBreak/>
        <w:t>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t xml:space="preserve"> </w:t>
      </w:r>
    </w:p>
    <w:p w14:paraId="787B72CD" w14:textId="75CBF75F"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w:t>
      </w:r>
      <w:r w:rsidR="00CE7824">
        <w:rPr>
          <w:sz w:val="24"/>
          <w:szCs w:val="24"/>
        </w:rPr>
        <w:t>capture potential</w:t>
      </w:r>
      <w:r w:rsidRPr="00E8654A">
        <w:rPr>
          <w:sz w:val="24"/>
          <w:szCs w:val="24"/>
        </w:rPr>
        <w:t xml:space="preserv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45F73EF2" w14:textId="1F5C8312" w:rsidR="00F76A2D" w:rsidRPr="008075CE"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02D59687" w14:textId="3B1D0213" w:rsidR="00F76A2D" w:rsidRPr="008075CE"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4C1BB9AB" w14:textId="62E55B65" w:rsidR="00F76A2D" w:rsidRPr="008075CE"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6CCBB86F" w14:textId="13F0149A" w:rsidR="00F76A2D" w:rsidRPr="008075CE" w:rsidRDefault="009F0414" w:rsidP="008075CE">
      <w:pPr>
        <w:pStyle w:val="BodyText"/>
        <w:spacing w:line="480" w:lineRule="auto"/>
        <w:rPr>
          <w:sz w:val="24"/>
          <w:szCs w:val="24"/>
        </w:rPr>
      </w:pPr>
      <w:r w:rsidRPr="008075CE">
        <w:rPr>
          <w:sz w:val="24"/>
          <w:szCs w:val="24"/>
        </w:rPr>
        <w:t>ID (Inspiratory Duration) – maximal length of sustained inhalation</w:t>
      </w:r>
    </w:p>
    <w:p w14:paraId="7651D810" w14:textId="7C53026D" w:rsidR="00F76A2D" w:rsidRPr="008075CE"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311FCCD3" w14:textId="17910F6E" w:rsidR="00F76A2D" w:rsidRPr="008075CE"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0575DE26" w14:textId="4F30225E" w:rsidR="00F533AD" w:rsidRPr="008075CE" w:rsidRDefault="006B5C18" w:rsidP="008075CE">
      <w:pPr>
        <w:spacing w:line="480" w:lineRule="auto"/>
        <w:rPr>
          <w:sz w:val="24"/>
          <w:szCs w:val="24"/>
        </w:rPr>
      </w:pPr>
      <w:r w:rsidRPr="008075CE">
        <w:rPr>
          <w:sz w:val="24"/>
          <w:szCs w:val="24"/>
        </w:rPr>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lastRenderedPageBreak/>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7F4B5F54" w:rsidR="00A67855" w:rsidRPr="00E8654A" w:rsidRDefault="00A67855" w:rsidP="00E8654A">
      <w:pPr>
        <w:pStyle w:val="BodyText"/>
        <w:spacing w:line="480" w:lineRule="auto"/>
        <w:rPr>
          <w:sz w:val="24"/>
          <w:szCs w:val="24"/>
        </w:rPr>
      </w:pPr>
      <w:r w:rsidRPr="00E8654A">
        <w:rPr>
          <w:sz w:val="24"/>
          <w:szCs w:val="24"/>
        </w:rPr>
        <w:t>Seated resting blood pressure</w:t>
      </w:r>
      <w:r w:rsidR="007B534D">
        <w:rPr>
          <w:sz w:val="24"/>
          <w:szCs w:val="24"/>
        </w:rPr>
        <w:t xml:space="preserve"> (SBP, DBP)</w:t>
      </w:r>
      <w:r w:rsidRPr="00E8654A">
        <w:rPr>
          <w:sz w:val="24"/>
          <w:szCs w:val="24"/>
        </w:rPr>
        <w:t xml:space="preserve"> was measured </w:t>
      </w:r>
      <w:r w:rsidR="00A96BB5">
        <w:rPr>
          <w:sz w:val="24"/>
          <w:szCs w:val="24"/>
        </w:rPr>
        <w:t xml:space="preserve">on subjects’ </w:t>
      </w:r>
      <w:r w:rsidRPr="00E8654A">
        <w:rPr>
          <w:sz w:val="24"/>
          <w:szCs w:val="24"/>
        </w:rPr>
        <w:t>arm</w:t>
      </w:r>
      <w:r w:rsidR="00A96BB5">
        <w:rPr>
          <w:sz w:val="24"/>
          <w:szCs w:val="24"/>
        </w:rPr>
        <w:t>s</w:t>
      </w:r>
      <w:r w:rsidRPr="00E8654A">
        <w:rPr>
          <w:sz w:val="24"/>
          <w:szCs w:val="24"/>
        </w:rPr>
        <w:t xml:space="preserve">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xml:space="preserve">, and </w:t>
      </w:r>
      <w:r w:rsidR="00A96BB5">
        <w:rPr>
          <w:sz w:val="24"/>
          <w:szCs w:val="24"/>
        </w:rPr>
        <w:t xml:space="preserve">to </w:t>
      </w:r>
      <w:r w:rsidR="007B534D">
        <w:rPr>
          <w:sz w:val="24"/>
          <w:szCs w:val="24"/>
        </w:rPr>
        <w:t xml:space="preserve">avoid speaking </w:t>
      </w:r>
      <w:r w:rsidR="00A96BB5">
        <w:rPr>
          <w:sz w:val="24"/>
          <w:szCs w:val="24"/>
        </w:rPr>
        <w:t>while</w:t>
      </w:r>
      <w:r w:rsidR="007B534D">
        <w:rPr>
          <w:sz w:val="24"/>
          <w:szCs w:val="24"/>
        </w:rPr>
        <w:t xml:space="preserve"> measurements</w:t>
      </w:r>
      <w:r w:rsidR="007B534D" w:rsidRPr="00E8654A">
        <w:rPr>
          <w:sz w:val="24"/>
          <w:szCs w:val="24"/>
        </w:rPr>
        <w:t xml:space="preserve"> </w:t>
      </w:r>
      <w:r w:rsidR="00A96BB5">
        <w:rPr>
          <w:sz w:val="24"/>
          <w:szCs w:val="24"/>
        </w:rPr>
        <w:t xml:space="preserve">were collected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60ECE5D2" w:rsidR="00A67855" w:rsidRPr="00E8654A"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w:t>
      </w:r>
      <w:proofErr w:type="spellStart"/>
      <w:r w:rsidR="007B534D" w:rsidRPr="00E8654A">
        <w:rPr>
          <w:sz w:val="24"/>
          <w:szCs w:val="24"/>
        </w:rPr>
        <w:t>Prosound</w:t>
      </w:r>
      <w:proofErr w:type="spellEnd"/>
      <w:r w:rsidR="007B534D" w:rsidRPr="00E8654A">
        <w:rPr>
          <w:sz w:val="24"/>
          <w:szCs w:val="24"/>
        </w:rPr>
        <w:t xml:space="preserve"> Alpha 7, </w:t>
      </w:r>
      <w:proofErr w:type="spellStart"/>
      <w:r w:rsidR="007B534D" w:rsidRPr="00E8654A">
        <w:rPr>
          <w:sz w:val="24"/>
          <w:szCs w:val="24"/>
        </w:rPr>
        <w:t>Hitcahi</w:t>
      </w:r>
      <w:proofErr w:type="spellEnd"/>
      <w:r w:rsidR="007B534D" w:rsidRPr="00E8654A">
        <w:rPr>
          <w:sz w:val="24"/>
          <w:szCs w:val="24"/>
        </w:rPr>
        <w:t>-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r w:rsidR="00A96BB5">
        <w:rPr>
          <w:sz w:val="24"/>
          <w:szCs w:val="24"/>
        </w:rPr>
        <w:t xml:space="preserve"> </w:t>
      </w:r>
      <w:r w:rsidR="007B534D">
        <w:rPr>
          <w:sz w:val="24"/>
          <w:szCs w:val="24"/>
        </w:rPr>
        <w:t xml:space="preserve">A pneumatic </w:t>
      </w:r>
      <w:r w:rsidRPr="00E8654A">
        <w:rPr>
          <w:sz w:val="24"/>
          <w:szCs w:val="24"/>
        </w:rPr>
        <w:t xml:space="preserve">cuff </w:t>
      </w:r>
      <w:r w:rsidR="007B534D">
        <w:rPr>
          <w:sz w:val="24"/>
          <w:szCs w:val="24"/>
        </w:rPr>
        <w:t xml:space="preserve">was </w:t>
      </w:r>
      <w:r w:rsidRPr="00E8654A">
        <w:rPr>
          <w:sz w:val="24"/>
          <w:szCs w:val="24"/>
        </w:rPr>
        <w:t xml:space="preserve">placed on the forearm </w:t>
      </w:r>
      <w:r w:rsidR="007B534D">
        <w:rPr>
          <w:sz w:val="24"/>
          <w:szCs w:val="24"/>
        </w:rPr>
        <w:t>approximately 3</w:t>
      </w:r>
      <w:r w:rsidR="00227931">
        <w:rPr>
          <w:sz w:val="24"/>
          <w:szCs w:val="24"/>
        </w:rPr>
        <w:t xml:space="preserve"> </w:t>
      </w:r>
      <w:r w:rsidR="007B534D">
        <w:rPr>
          <w:sz w:val="24"/>
          <w:szCs w:val="24"/>
        </w:rPr>
        <w:t>cm distal to the antecubital foss</w:t>
      </w:r>
      <w:r w:rsidR="00A96BB5">
        <w:rPr>
          <w:sz w:val="24"/>
          <w:szCs w:val="24"/>
        </w:rPr>
        <w:t>a</w:t>
      </w:r>
      <w:r w:rsidR="007B534D">
        <w:rPr>
          <w:sz w:val="24"/>
          <w:szCs w:val="24"/>
        </w:rPr>
        <w:t xml:space="preserve">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Mućka et al., 2022)</w:t>
      </w:r>
      <w:r w:rsidR="00227931">
        <w:rPr>
          <w:sz w:val="24"/>
          <w:szCs w:val="24"/>
        </w:rPr>
        <w:fldChar w:fldCharType="end"/>
      </w:r>
      <w:r w:rsidR="007B534D">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w:t>
      </w:r>
      <w:r w:rsidR="00A96BB5">
        <w:rPr>
          <w:sz w:val="24"/>
          <w:szCs w:val="24"/>
        </w:rPr>
        <w:t xml:space="preserve">patients’ </w:t>
      </w:r>
      <w:r w:rsidR="003608C1" w:rsidRPr="00E8654A">
        <w:rPr>
          <w:sz w:val="24"/>
          <w:szCs w:val="24"/>
        </w:rPr>
        <w:t xml:space="preserve">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w:t>
      </w:r>
      <w:r w:rsidR="00227931">
        <w:rPr>
          <w:sz w:val="24"/>
          <w:szCs w:val="24"/>
        </w:rPr>
        <w:t>-</w:t>
      </w:r>
      <w:r w:rsidRPr="00E8654A">
        <w:rPr>
          <w:sz w:val="24"/>
          <w:szCs w:val="24"/>
        </w:rPr>
        <w:t>detection software</w:t>
      </w:r>
      <w:r w:rsidR="00227931">
        <w:rPr>
          <w:sz w:val="24"/>
          <w:szCs w:val="24"/>
        </w:rPr>
        <w:t xml:space="preserve"> (Cardiovascular Suite, Quipu, Pisa, Italy)</w:t>
      </w:r>
      <w:r w:rsidR="003608C1" w:rsidRPr="00E8654A">
        <w:rPr>
          <w:sz w:val="24"/>
          <w:szCs w:val="24"/>
        </w:rPr>
        <w:t xml:space="preserve">. </w:t>
      </w:r>
      <w:r w:rsidR="00227931">
        <w:rPr>
          <w:sz w:val="24"/>
          <w:szCs w:val="24"/>
        </w:rPr>
        <w:t>Baseline arterial diameter was taken from 1-minute pre-occlusion</w:t>
      </w:r>
      <w:r w:rsidR="00A96BB5">
        <w:rPr>
          <w:sz w:val="24"/>
          <w:szCs w:val="24"/>
        </w:rPr>
        <w:t>.</w:t>
      </w:r>
      <w:r w:rsidR="00227931">
        <w:rPr>
          <w:sz w:val="24"/>
          <w:szCs w:val="24"/>
        </w:rPr>
        <w:t xml:space="preserve"> </w:t>
      </w:r>
      <w:r w:rsidR="00A96BB5">
        <w:rPr>
          <w:sz w:val="24"/>
          <w:szCs w:val="24"/>
        </w:rPr>
        <w:t>M</w:t>
      </w:r>
      <w:r w:rsidR="00227931">
        <w:rPr>
          <w:sz w:val="24"/>
          <w:szCs w:val="24"/>
        </w:rPr>
        <w:t>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40CA45" w14:textId="7B399FF9" w:rsidR="00F76A2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29EA7260" w14:textId="6CBB08DE" w:rsidR="00F76A2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0A863F6D" w14:textId="5E501EC3" w:rsidR="00F76A2D" w:rsidRDefault="007B534D" w:rsidP="00E8654A">
      <w:pPr>
        <w:spacing w:line="480" w:lineRule="auto"/>
        <w:rPr>
          <w:sz w:val="24"/>
          <w:szCs w:val="24"/>
        </w:rPr>
      </w:pPr>
      <w:r>
        <w:rPr>
          <w:sz w:val="24"/>
          <w:szCs w:val="24"/>
        </w:rPr>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24D3C6F7" w14:textId="42B91141" w:rsidR="00F76A2D" w:rsidRDefault="005B1393" w:rsidP="00E8654A">
      <w:pPr>
        <w:spacing w:line="480" w:lineRule="auto"/>
        <w:rPr>
          <w:sz w:val="24"/>
          <w:szCs w:val="24"/>
        </w:rPr>
      </w:pPr>
      <w:r>
        <w:rPr>
          <w:sz w:val="24"/>
          <w:szCs w:val="24"/>
        </w:rPr>
        <w:lastRenderedPageBreak/>
        <w:t>Velocity – peak blood flow velocity recorded by Doppler averaged over several cardiac cycles</w:t>
      </w:r>
    </w:p>
    <w:p w14:paraId="5C8BBF5D" w14:textId="50D7D277" w:rsidR="00F76A2D" w:rsidRDefault="007B534D" w:rsidP="00E8654A">
      <w:pPr>
        <w:spacing w:line="480" w:lineRule="auto"/>
        <w:rPr>
          <w:sz w:val="24"/>
          <w:szCs w:val="24"/>
        </w:rPr>
      </w:pPr>
      <w:r>
        <w:rPr>
          <w:sz w:val="24"/>
          <w:szCs w:val="24"/>
        </w:rPr>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43ED8DBF" w14:textId="02B1EFA2" w:rsidR="00F76A2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6C9965A1" w14:textId="7F42C981" w:rsidR="005B1393"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7083C667" w14:textId="77777777" w:rsidR="00A96BB5" w:rsidRDefault="00A96BB5"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3606478B"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9B3F45">
        <w:rPr>
          <w:sz w:val="24"/>
          <w:szCs w:val="24"/>
        </w:rPr>
        <w:t xml:space="preserve">with raw data recorded </w:t>
      </w:r>
      <w:r w:rsidR="008F3268">
        <w:rPr>
          <w:sz w:val="24"/>
          <w:szCs w:val="24"/>
        </w:rPr>
        <w:t>breath-by-breath</w:t>
      </w:r>
      <w:r w:rsidR="008F3268" w:rsidRPr="008F3268">
        <w:rPr>
          <w:sz w:val="24"/>
          <w:szCs w:val="24"/>
        </w:rPr>
        <w:t xml:space="preserve"> </w:t>
      </w:r>
      <w:r w:rsidR="008F3268">
        <w:rPr>
          <w:sz w:val="24"/>
          <w:szCs w:val="24"/>
        </w:rPr>
        <w:t xml:space="preserve">through a </w:t>
      </w:r>
      <w:r w:rsidR="008F3268" w:rsidRPr="008F3268">
        <w:rPr>
          <w:sz w:val="24"/>
          <w:szCs w:val="24"/>
        </w:rPr>
        <w:t xml:space="preserve">metabolic cart </w:t>
      </w:r>
      <w:r w:rsidR="009B3F45">
        <w:rPr>
          <w:sz w:val="24"/>
          <w:szCs w:val="24"/>
        </w:rPr>
        <w:t xml:space="preserve">and compiled into 30-second rolling averages for analysis </w:t>
      </w:r>
      <w:r w:rsidR="008F3268" w:rsidRPr="008F3268">
        <w:rPr>
          <w:sz w:val="24"/>
          <w:szCs w:val="24"/>
        </w:rPr>
        <w:t xml:space="preserve">(Parvo </w:t>
      </w:r>
      <w:proofErr w:type="spellStart"/>
      <w:r w:rsidR="008F3268" w:rsidRPr="008F3268">
        <w:rPr>
          <w:sz w:val="24"/>
          <w:szCs w:val="24"/>
        </w:rPr>
        <w:t>TrueOne</w:t>
      </w:r>
      <w:proofErr w:type="spellEnd"/>
      <w:r w:rsidR="008F3268" w:rsidRPr="008F3268">
        <w:rPr>
          <w:sz w:val="24"/>
          <w:szCs w:val="24"/>
        </w:rPr>
        <w:t xml:space="preserve"> 2400, Parvo Medics, Sandy. UT)</w:t>
      </w:r>
      <w:r w:rsidR="003F715B">
        <w:rPr>
          <w:sz w:val="24"/>
          <w:szCs w:val="24"/>
        </w:rPr>
        <w:t xml:space="preserve"> </w:t>
      </w:r>
      <w:r w:rsidR="009B3F45">
        <w:rPr>
          <w:sz w:val="24"/>
          <w:szCs w:val="24"/>
        </w:rPr>
        <w:t>us</w:t>
      </w:r>
      <w:r w:rsidR="00462AC6">
        <w:rPr>
          <w:sz w:val="24"/>
          <w:szCs w:val="24"/>
        </w:rPr>
        <w:t>ing</w:t>
      </w:r>
      <w:r w:rsidR="009B3F45">
        <w:rPr>
          <w:sz w:val="24"/>
          <w:szCs w:val="24"/>
        </w:rPr>
        <w:t xml:space="preserve"> techniques consistent with</w:t>
      </w:r>
      <w:r w:rsidR="003F715B">
        <w:rPr>
          <w:sz w:val="24"/>
          <w:szCs w:val="24"/>
        </w:rPr>
        <w:t xml:space="preserve"> </w:t>
      </w:r>
      <w:r w:rsidR="009B3F45">
        <w:rPr>
          <w:sz w:val="24"/>
          <w:szCs w:val="24"/>
        </w:rPr>
        <w:t xml:space="preserve">guidelines from the </w:t>
      </w:r>
      <w:r w:rsidR="003F715B">
        <w:rPr>
          <w:sz w:val="24"/>
          <w:szCs w:val="24"/>
        </w:rPr>
        <w:t>American Heart Association</w:t>
      </w:r>
      <w:r w:rsidR="009B3F45">
        <w:rPr>
          <w:sz w:val="24"/>
          <w:szCs w:val="24"/>
        </w:rPr>
        <w:t xml:space="preserve"> (AHA)</w:t>
      </w:r>
      <w:r w:rsidR="003F715B">
        <w:rPr>
          <w:sz w:val="24"/>
          <w:szCs w:val="24"/>
        </w:rPr>
        <w:t xml:space="preserve">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9B3F45">
        <w:rPr>
          <w:sz w:val="24"/>
          <w:szCs w:val="24"/>
        </w:rPr>
        <w:t xml:space="preserve"> and American Thoracic Society/American College of Chest Physicians (ATS/ACCP) </w:t>
      </w:r>
      <w:r w:rsidR="009B3F45">
        <w:rPr>
          <w:sz w:val="24"/>
          <w:szCs w:val="24"/>
        </w:rPr>
        <w:fldChar w:fldCharType="begin"/>
      </w:r>
      <w:r w:rsidR="009B3F45">
        <w:rPr>
          <w:sz w:val="24"/>
          <w:szCs w:val="24"/>
        </w:rPr>
        <w:instrText xml:space="preserve"> ADDIN ZOTERO_ITEM CSL_CITATION {"citationID":"a7m1v2o8j6","properties":{"formattedCitation":"\\uldash{(\\uc0\\u8220{}ATS/ACCP Statement on Cardiopulmonary Exercise Testing,\\uc0\\u8221{} 2003)}","plainCitation":"(“ATS/ACCP Statement on Cardiopulmonary Exercise Testing,” 2003)","noteIndex":0},"citationItems":[{"id":8720,"uris":["http://zotero.org/users/12301744/items/NIP5U87T"],"itemData":{"id":8720,"type":"article-journal","container-title":"American Journal of Respiratory and Critical Care Medicine","DOI":"10.1164/rccm.167.2.211","ISSN":"1073-449X","issue":"2","journalAbbreviation":"Am J Respir Crit Care Med","note":"publisher: American Thoracic Society - AJRCCM","page":"211-277","source":"atsjournals.org (Atypon)","title":"ATS/ACCP Statement on Cardiopulmonary Exercise Testing","volume":"167","issued":{"date-parts":[["2003",1,15]]},"citation-key":"2003ATSACCPStatement"}}],"schema":"https://github.com/citation-style-language/schema/raw/master/csl-citation.json"} </w:instrText>
      </w:r>
      <w:r w:rsidR="009B3F45">
        <w:rPr>
          <w:sz w:val="24"/>
          <w:szCs w:val="24"/>
        </w:rPr>
        <w:fldChar w:fldCharType="separate"/>
      </w:r>
      <w:r w:rsidR="009B3F45" w:rsidRPr="009B3F45">
        <w:rPr>
          <w:kern w:val="0"/>
          <w:sz w:val="24"/>
          <w:u w:val="dash"/>
        </w:rPr>
        <w:t>(“ATS/ACCP Statement on Cardiopulmonary Exercise Testing,” 2003)</w:t>
      </w:r>
      <w:r w:rsidR="009B3F45">
        <w:rPr>
          <w:sz w:val="24"/>
          <w:szCs w:val="24"/>
        </w:rPr>
        <w:fldChar w:fldCharType="end"/>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 xml:space="preserve">telemetric cardiac monitor (Polar® T31, </w:t>
      </w:r>
      <w:proofErr w:type="gramStart"/>
      <w:r w:rsidR="0080063D" w:rsidRPr="0080063D">
        <w:rPr>
          <w:sz w:val="24"/>
          <w:szCs w:val="24"/>
        </w:rPr>
        <w:t>Polar  Electro</w:t>
      </w:r>
      <w:proofErr w:type="gramEnd"/>
      <w:r w:rsidR="0080063D" w:rsidRPr="0080063D">
        <w:rPr>
          <w:sz w:val="24"/>
          <w:szCs w:val="24"/>
        </w:rPr>
        <w:t xml:space="preserve"> oy, </w:t>
      </w:r>
      <w:proofErr w:type="spellStart"/>
      <w:r w:rsidR="0080063D" w:rsidRPr="0080063D">
        <w:rPr>
          <w:sz w:val="24"/>
          <w:szCs w:val="24"/>
        </w:rPr>
        <w:t>Kempele</w:t>
      </w:r>
      <w:proofErr w:type="spellEnd"/>
      <w:r w:rsidR="0080063D" w:rsidRPr="0080063D">
        <w:rPr>
          <w:sz w:val="24"/>
          <w:szCs w:val="24"/>
        </w:rPr>
        <w:t>,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 xml:space="preserve">Following termination of peak activity, participants walked for 2 minutes at 1.5 MPH at an incline of 2.5% </w:t>
      </w:r>
      <w:r w:rsidR="00353DFF">
        <w:rPr>
          <w:sz w:val="24"/>
          <w:szCs w:val="24"/>
        </w:rPr>
        <w:t>to capture HRR &lt;CITATION&gt;.</w:t>
      </w:r>
    </w:p>
    <w:p w14:paraId="1261C3ED" w14:textId="77777777" w:rsidR="00353DFF" w:rsidRDefault="00353DFF" w:rsidP="00E10A88">
      <w:pPr>
        <w:pStyle w:val="BodyText"/>
        <w:spacing w:line="480" w:lineRule="auto"/>
        <w:rPr>
          <w:sz w:val="24"/>
          <w:szCs w:val="24"/>
        </w:rPr>
      </w:pPr>
    </w:p>
    <w:p w14:paraId="7EECBDCD" w14:textId="38E184FF" w:rsidR="00FC532C" w:rsidRPr="00E8654A" w:rsidRDefault="0080063D" w:rsidP="00E8654A">
      <w:pPr>
        <w:pStyle w:val="BodyText"/>
        <w:spacing w:line="480" w:lineRule="auto"/>
        <w:rPr>
          <w:sz w:val="24"/>
          <w:szCs w:val="24"/>
        </w:rPr>
      </w:pPr>
      <w:r>
        <w:rPr>
          <w:sz w:val="24"/>
          <w:szCs w:val="24"/>
        </w:rPr>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25600B">
        <w:rPr>
          <w:sz w:val="24"/>
          <w:szCs w:val="24"/>
        </w:rPr>
        <w:t xml:space="preserve">V-Slope method has previously been used in PCS literature </w:t>
      </w:r>
      <w:r w:rsidR="0025600B">
        <w:rPr>
          <w:sz w:val="24"/>
          <w:szCs w:val="24"/>
        </w:rPr>
        <w:fldChar w:fldCharType="begin"/>
      </w:r>
      <w:r w:rsidR="0025600B">
        <w:rPr>
          <w:sz w:val="24"/>
          <w:szCs w:val="24"/>
        </w:rPr>
        <w:instrText xml:space="preserve"> ADDIN ZOTERO_ITEM CSL_CITATION {"citationID":"a1rav9r20cc","properties":{"formattedCitation":"\\uldash{(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label":"page"}],"schema":"https://github.com/citation-style-language/schema/raw/master/csl-citation.json"} </w:instrText>
      </w:r>
      <w:r w:rsidR="0025600B">
        <w:rPr>
          <w:sz w:val="24"/>
          <w:szCs w:val="24"/>
        </w:rPr>
        <w:fldChar w:fldCharType="separate"/>
      </w:r>
      <w:r w:rsidR="0025600B" w:rsidRPr="0025600B">
        <w:rPr>
          <w:kern w:val="0"/>
          <w:sz w:val="24"/>
          <w:u w:val="dash"/>
        </w:rPr>
        <w:t>(Cherneva et al., 2025)</w:t>
      </w:r>
      <w:r w:rsidR="0025600B">
        <w:rPr>
          <w:sz w:val="24"/>
          <w:szCs w:val="24"/>
        </w:rPr>
        <w:fldChar w:fldCharType="end"/>
      </w:r>
      <w:r w:rsidR="0025600B">
        <w:rPr>
          <w:sz w:val="24"/>
          <w:szCs w:val="24"/>
        </w:rPr>
        <w:t xml:space="preserve"> and has demonstrated to be of acceptable validity for estimating true lactate threshold relative to other methods </w:t>
      </w:r>
      <w:r w:rsidR="0025600B">
        <w:rPr>
          <w:sz w:val="24"/>
          <w:szCs w:val="24"/>
        </w:rPr>
        <w:fldChar w:fldCharType="begin"/>
      </w:r>
      <w:r w:rsidR="0025600B">
        <w:rPr>
          <w:sz w:val="24"/>
          <w:szCs w:val="24"/>
        </w:rPr>
        <w:instrText xml:space="preserve"> ADDIN ZOTERO_ITEM CSL_CITATION {"citationID":"a2k82bj23e9","properties":{"formattedCitation":"\\uldash{(Gaskill et al., 2001)}","plainCitation":"(Gaskill et al., 2001)","noteIndex":0},"citationItems":[{"id":5549,"uris":["http://zotero.org/users/12301744/items/5JA2KFIJ"],"itemData":{"id":5549,"type":"article-journal","abstract":"GASKILL, S. E., B. C. RUBY, A. J. WALKER, O. A. SANCHEZ, R. C. SERFASS, and A. S. LEON. Validity and reliability of combining three methods to determine ventilatory threshold. Med. Sci. Sports Exerc., Vol. 33, No. 11, 2001, pp. 1841–1848. \n          Purpose: \n          This research was undertaken to validate a combination of methodologies to determine ventilatory threshold (VT). \n          Methods: \n          Three methods were used individually and then combined to determine VT as follows: 1) ventilatory equivalencies, 2) excess CO2 production, and 3) a modified V-slope method. Three groups of participants—endurance athletes (N = 132), healthy, aerobically active adults (N = 31), and healthy, sedentary/low-active adults (N = 22)—were independently evaluated for VT and compared with the criterion standard lactate threshold (LT) defined as the first rise in blood lactate with increasing intensity of exercise. \n          Results: \n          VT and LT were significantly correlated using the combined VT method within each study group (r = 0.98, 0.97, and 0.95, respectively;P &lt; 0.001). Mean V̇O2 values at VT and LT were not significantly different between the three groups (P &gt; 0.20). The combined method improved the determination rate of VT and reduced the standard deviation of the LT − VT difference by 80–170% over the individual methods. During test-retest procedures V̇O2lt and V̇O2vt determined by the combined method met criteria demonstrating further reliability. \n          Conclusion: \n          The combined method to determine VT is valid and reliable across a wide fitness range in healthy individuals and improves the determination rate and accuracy of VT determination over the use of single methods.","container-title":"Medicine &amp; Science in Sports &amp; Exercise","ISSN":"0195-9131","issue":"11","language":"en-US","page":"1841","source":"journals.lww.com","title":"Validity and reliability of combining three methods to determine ventilatory threshold","volume":"33","author":[{"family":"Gaskill","given":"Steven E."},{"family":"Ruby","given":"Brent C."},{"family":"Walker","given":"Ava J."},{"family":"Sanchez","given":"Otto A."},{"family":"Serfass","given":"Robert C."},{"family":"Leon","given":"Arthur S."}],"issued":{"date-parts":[["2001",11]]},"citation-key":"Gaskill2001ValidityReliabilityCombining"}}],"schema":"https://github.com/citation-style-language/schema/raw/master/csl-citation.json"} </w:instrText>
      </w:r>
      <w:r w:rsidR="0025600B">
        <w:rPr>
          <w:sz w:val="24"/>
          <w:szCs w:val="24"/>
        </w:rPr>
        <w:fldChar w:fldCharType="separate"/>
      </w:r>
      <w:r w:rsidR="0025600B" w:rsidRPr="0025600B">
        <w:rPr>
          <w:kern w:val="0"/>
          <w:sz w:val="24"/>
          <w:u w:val="dash"/>
        </w:rPr>
        <w:t>(Gaskill et al., 2001)</w:t>
      </w:r>
      <w:r w:rsidR="0025600B">
        <w:rPr>
          <w:sz w:val="24"/>
          <w:szCs w:val="24"/>
        </w:rPr>
        <w:fldChar w:fldCharType="end"/>
      </w:r>
      <w:r w:rsidR="0025600B">
        <w:rPr>
          <w:sz w:val="24"/>
          <w:szCs w:val="24"/>
        </w:rPr>
        <w:t xml:space="preserve">.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7408A26" w14:textId="47523CBB" w:rsidR="009B3F45" w:rsidRDefault="00EE46EE" w:rsidP="00EE46EE">
      <w:pPr>
        <w:spacing w:line="480" w:lineRule="auto"/>
        <w:rPr>
          <w:sz w:val="24"/>
          <w:szCs w:val="24"/>
        </w:rPr>
      </w:pPr>
      <w:r w:rsidRPr="00EE46EE">
        <w:rPr>
          <w:sz w:val="24"/>
          <w:szCs w:val="24"/>
        </w:rPr>
        <w:t>VO2</w:t>
      </w:r>
      <w:r w:rsidR="009B3F45">
        <w:rPr>
          <w:sz w:val="24"/>
          <w:szCs w:val="24"/>
        </w:rPr>
        <w:t xml:space="preserve"> (absolute)</w:t>
      </w:r>
      <w:r w:rsidRPr="00EE46EE">
        <w:rPr>
          <w:sz w:val="24"/>
          <w:szCs w:val="24"/>
        </w:rPr>
        <w:t xml:space="preserve"> – </w:t>
      </w:r>
      <w:r w:rsidR="009B3F45">
        <w:rPr>
          <w:sz w:val="24"/>
          <w:szCs w:val="24"/>
        </w:rPr>
        <w:t>liters of oxygen per minute</w:t>
      </w:r>
    </w:p>
    <w:p w14:paraId="421D1308" w14:textId="3C30A9CD" w:rsidR="009B3F45" w:rsidRPr="00EE46EE" w:rsidRDefault="009B3F45" w:rsidP="00EE46EE">
      <w:pPr>
        <w:spacing w:line="480" w:lineRule="auto"/>
        <w:rPr>
          <w:sz w:val="24"/>
          <w:szCs w:val="24"/>
        </w:rPr>
      </w:pPr>
      <w:r>
        <w:rPr>
          <w:sz w:val="24"/>
          <w:szCs w:val="24"/>
        </w:rPr>
        <w:t>VO2 (relative) – milliliters of oxygen per kilogram body mass per minute</w:t>
      </w:r>
    </w:p>
    <w:p w14:paraId="795BB5E1" w14:textId="6DAC6B91"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xml:space="preserve">– </w:t>
      </w:r>
      <w:r w:rsidR="009B3F45">
        <w:rPr>
          <w:sz w:val="24"/>
          <w:szCs w:val="24"/>
        </w:rPr>
        <w:t>VO2 at anaerobic threshold</w:t>
      </w:r>
    </w:p>
    <w:p w14:paraId="74D2F027" w14:textId="0634D2D5" w:rsidR="00353DFF" w:rsidRPr="00EE46EE" w:rsidRDefault="00353DFF" w:rsidP="00EE46EE">
      <w:pPr>
        <w:spacing w:line="480" w:lineRule="auto"/>
        <w:rPr>
          <w:sz w:val="24"/>
          <w:szCs w:val="24"/>
        </w:rPr>
      </w:pPr>
      <w:r>
        <w:rPr>
          <w:sz w:val="24"/>
          <w:szCs w:val="24"/>
        </w:rPr>
        <w:t xml:space="preserve">AT (relative) – </w:t>
      </w:r>
      <w:r w:rsidR="00462AC6">
        <w:rPr>
          <w:sz w:val="24"/>
          <w:szCs w:val="24"/>
        </w:rPr>
        <w:t>(</w:t>
      </w:r>
      <w:r w:rsidR="009B3F45">
        <w:rPr>
          <w:sz w:val="24"/>
          <w:szCs w:val="24"/>
        </w:rPr>
        <w:t>VO2 at anaerobic threshold</w:t>
      </w:r>
      <w:r w:rsidR="00462AC6">
        <w:rPr>
          <w:sz w:val="24"/>
          <w:szCs w:val="24"/>
        </w:rPr>
        <w:t>)</w:t>
      </w:r>
      <w:r w:rsidR="009B3F45">
        <w:rPr>
          <w:sz w:val="24"/>
          <w:szCs w:val="24"/>
        </w:rPr>
        <w:t xml:space="preserve"> / </w:t>
      </w:r>
      <w:r w:rsidR="00462AC6">
        <w:rPr>
          <w:sz w:val="24"/>
          <w:szCs w:val="24"/>
        </w:rPr>
        <w:t>(</w:t>
      </w:r>
      <w:r w:rsidR="009B3F45">
        <w:rPr>
          <w:sz w:val="24"/>
          <w:szCs w:val="24"/>
        </w:rPr>
        <w:t>VO2 at peak</w:t>
      </w:r>
      <w:r w:rsidR="00462AC6">
        <w:rPr>
          <w:sz w:val="24"/>
          <w:szCs w:val="24"/>
        </w:rPr>
        <w:t>)</w:t>
      </w:r>
    </w:p>
    <w:p w14:paraId="2A0BD106" w14:textId="5F99A6FC" w:rsidR="00EE46EE" w:rsidRPr="00EE46EE" w:rsidRDefault="00EE46EE" w:rsidP="00EE46EE">
      <w:pPr>
        <w:spacing w:line="480" w:lineRule="auto"/>
        <w:rPr>
          <w:sz w:val="24"/>
          <w:szCs w:val="24"/>
        </w:rPr>
      </w:pPr>
      <w:r w:rsidRPr="00EE46EE">
        <w:rPr>
          <w:sz w:val="24"/>
          <w:szCs w:val="24"/>
        </w:rPr>
        <w:t xml:space="preserve">VCO2 – </w:t>
      </w:r>
      <w:r w:rsidR="009B3F45">
        <w:rPr>
          <w:sz w:val="24"/>
          <w:szCs w:val="24"/>
        </w:rPr>
        <w:t>liters of carbon dioxide per minute</w:t>
      </w:r>
    </w:p>
    <w:p w14:paraId="345FE196" w14:textId="49522DC4" w:rsidR="009B3F45" w:rsidRPr="00EE46EE" w:rsidRDefault="009B3F45" w:rsidP="009B3F45">
      <w:pPr>
        <w:spacing w:line="480" w:lineRule="auto"/>
        <w:rPr>
          <w:sz w:val="24"/>
          <w:szCs w:val="24"/>
        </w:rPr>
      </w:pPr>
      <w:r w:rsidRPr="00EE46EE">
        <w:rPr>
          <w:sz w:val="24"/>
          <w:szCs w:val="24"/>
        </w:rPr>
        <w:t>RR</w:t>
      </w:r>
      <w:r w:rsidR="00462AC6">
        <w:rPr>
          <w:sz w:val="24"/>
          <w:szCs w:val="24"/>
        </w:rPr>
        <w:t xml:space="preserve"> (respiratory rate)</w:t>
      </w:r>
      <w:r w:rsidRPr="00EE46EE">
        <w:rPr>
          <w:sz w:val="24"/>
          <w:szCs w:val="24"/>
        </w:rPr>
        <w:t xml:space="preserve"> – </w:t>
      </w:r>
      <w:r w:rsidR="00462AC6">
        <w:rPr>
          <w:sz w:val="24"/>
          <w:szCs w:val="24"/>
        </w:rPr>
        <w:t>breaths per minute</w:t>
      </w:r>
    </w:p>
    <w:p w14:paraId="5D5E03C5" w14:textId="0445A571" w:rsidR="009B3F45" w:rsidRPr="00EE46EE" w:rsidRDefault="009B3F45" w:rsidP="009B3F45">
      <w:pPr>
        <w:spacing w:line="480" w:lineRule="auto"/>
        <w:rPr>
          <w:sz w:val="24"/>
          <w:szCs w:val="24"/>
        </w:rPr>
      </w:pPr>
      <w:r w:rsidRPr="00EE46EE">
        <w:rPr>
          <w:sz w:val="24"/>
          <w:szCs w:val="24"/>
        </w:rPr>
        <w:lastRenderedPageBreak/>
        <w:t>Vt</w:t>
      </w:r>
      <w:r w:rsidR="00462AC6">
        <w:rPr>
          <w:sz w:val="24"/>
          <w:szCs w:val="24"/>
        </w:rPr>
        <w:t xml:space="preserve"> (tidal volume)</w:t>
      </w:r>
      <w:r w:rsidRPr="00EE46EE">
        <w:rPr>
          <w:sz w:val="24"/>
          <w:szCs w:val="24"/>
        </w:rPr>
        <w:t xml:space="preserve"> – </w:t>
      </w:r>
      <w:r w:rsidR="00462AC6">
        <w:rPr>
          <w:sz w:val="24"/>
          <w:szCs w:val="24"/>
        </w:rPr>
        <w:t>liters of air inhaled per breath</w:t>
      </w:r>
    </w:p>
    <w:p w14:paraId="0ECE2691" w14:textId="43243416" w:rsidR="00EE46EE" w:rsidRPr="00EE46EE" w:rsidRDefault="00EE46EE" w:rsidP="00EE46EE">
      <w:pPr>
        <w:spacing w:line="480" w:lineRule="auto"/>
        <w:rPr>
          <w:sz w:val="24"/>
          <w:szCs w:val="24"/>
        </w:rPr>
      </w:pPr>
      <w:r w:rsidRPr="00EE46EE">
        <w:rPr>
          <w:sz w:val="24"/>
          <w:szCs w:val="24"/>
        </w:rPr>
        <w:t xml:space="preserve">VE </w:t>
      </w:r>
      <w:r w:rsidR="00462AC6">
        <w:rPr>
          <w:sz w:val="24"/>
          <w:szCs w:val="24"/>
        </w:rPr>
        <w:t xml:space="preserve">(minute ventilation) </w:t>
      </w:r>
      <w:r w:rsidRPr="00EE46EE">
        <w:rPr>
          <w:sz w:val="24"/>
          <w:szCs w:val="24"/>
        </w:rPr>
        <w:t xml:space="preserve">– </w:t>
      </w:r>
      <w:r w:rsidR="00462AC6">
        <w:rPr>
          <w:sz w:val="24"/>
          <w:szCs w:val="24"/>
        </w:rPr>
        <w:t>RR x Vt</w:t>
      </w:r>
    </w:p>
    <w:p w14:paraId="7C0C661E" w14:textId="019FCDBD" w:rsidR="00EE46EE" w:rsidRPr="00EE46EE" w:rsidRDefault="00EE46EE" w:rsidP="00EE46EE">
      <w:pPr>
        <w:spacing w:line="480" w:lineRule="auto"/>
        <w:rPr>
          <w:sz w:val="24"/>
          <w:szCs w:val="24"/>
        </w:rPr>
      </w:pPr>
      <w:r w:rsidRPr="00EE46EE">
        <w:rPr>
          <w:sz w:val="24"/>
          <w:szCs w:val="24"/>
        </w:rPr>
        <w:t xml:space="preserve">VE/VO2 – </w:t>
      </w:r>
      <w:r w:rsidR="00462AC6">
        <w:rPr>
          <w:sz w:val="24"/>
          <w:szCs w:val="24"/>
        </w:rPr>
        <w:t>ventilatory equivalent for oxygen</w:t>
      </w:r>
    </w:p>
    <w:p w14:paraId="1DD1FD35" w14:textId="324A974C" w:rsidR="00EE46EE" w:rsidRPr="00EE46EE" w:rsidRDefault="00EE46EE" w:rsidP="00EE46EE">
      <w:pPr>
        <w:spacing w:line="480" w:lineRule="auto"/>
        <w:rPr>
          <w:sz w:val="24"/>
          <w:szCs w:val="24"/>
        </w:rPr>
      </w:pPr>
      <w:r w:rsidRPr="00EE46EE">
        <w:rPr>
          <w:sz w:val="24"/>
          <w:szCs w:val="24"/>
        </w:rPr>
        <w:t xml:space="preserve">VE/VCO2 – </w:t>
      </w:r>
      <w:r w:rsidR="00462AC6">
        <w:rPr>
          <w:sz w:val="24"/>
          <w:szCs w:val="24"/>
        </w:rPr>
        <w:t>ventilatory equivalent for carbon dioxide</w:t>
      </w:r>
    </w:p>
    <w:p w14:paraId="79A8E724" w14:textId="4185251F" w:rsidR="00EE46EE" w:rsidRPr="00EE46EE" w:rsidRDefault="00EE46EE" w:rsidP="00EE46EE">
      <w:pPr>
        <w:spacing w:line="480" w:lineRule="auto"/>
        <w:rPr>
          <w:sz w:val="24"/>
          <w:szCs w:val="24"/>
        </w:rPr>
      </w:pPr>
      <w:r w:rsidRPr="00EE46EE">
        <w:rPr>
          <w:sz w:val="24"/>
          <w:szCs w:val="24"/>
        </w:rPr>
        <w:t xml:space="preserve">VE/VCO2 slope – </w:t>
      </w:r>
      <w:r w:rsidR="00462AC6">
        <w:rPr>
          <w:sz w:val="24"/>
          <w:szCs w:val="24"/>
        </w:rPr>
        <w:t>slope of the linear regression for VE versus VCO2</w:t>
      </w:r>
    </w:p>
    <w:p w14:paraId="3630473A" w14:textId="67E42E6D" w:rsidR="00EE46EE" w:rsidRPr="00EE46EE" w:rsidRDefault="00EE46EE" w:rsidP="00EE46EE">
      <w:pPr>
        <w:spacing w:line="480" w:lineRule="auto"/>
        <w:rPr>
          <w:sz w:val="24"/>
          <w:szCs w:val="24"/>
        </w:rPr>
      </w:pPr>
      <w:r w:rsidRPr="00EE46EE">
        <w:rPr>
          <w:sz w:val="24"/>
          <w:szCs w:val="24"/>
        </w:rPr>
        <w:t xml:space="preserve">O2 Pulse – </w:t>
      </w:r>
      <w:r w:rsidR="00462AC6">
        <w:rPr>
          <w:sz w:val="24"/>
          <w:szCs w:val="24"/>
        </w:rPr>
        <w:t>mL of oxygen consumed / heart beat (VO2 relative / BPM)</w:t>
      </w:r>
    </w:p>
    <w:p w14:paraId="322F3875" w14:textId="56D7568E" w:rsidR="00EE46EE" w:rsidRPr="00EE46EE" w:rsidRDefault="00EE46EE" w:rsidP="00EE46EE">
      <w:pPr>
        <w:spacing w:line="480" w:lineRule="auto"/>
        <w:rPr>
          <w:sz w:val="24"/>
          <w:szCs w:val="24"/>
        </w:rPr>
      </w:pPr>
      <w:r w:rsidRPr="00EE46EE">
        <w:rPr>
          <w:sz w:val="24"/>
          <w:szCs w:val="24"/>
        </w:rPr>
        <w:t xml:space="preserve">PetCo2 – </w:t>
      </w:r>
      <w:r w:rsidR="00462AC6">
        <w:rPr>
          <w:sz w:val="24"/>
          <w:szCs w:val="24"/>
        </w:rPr>
        <w:t>partial pressure of end-tidal carbon dioxide</w:t>
      </w:r>
    </w:p>
    <w:p w14:paraId="688A4CD9" w14:textId="47910EC6" w:rsidR="00EE46EE" w:rsidRDefault="00EE46EE" w:rsidP="00EE46EE">
      <w:pPr>
        <w:spacing w:line="480" w:lineRule="auto"/>
        <w:rPr>
          <w:sz w:val="24"/>
          <w:szCs w:val="24"/>
        </w:rPr>
      </w:pPr>
      <w:r w:rsidRPr="00EE46EE">
        <w:rPr>
          <w:sz w:val="24"/>
          <w:szCs w:val="24"/>
        </w:rPr>
        <w:t xml:space="preserve">RER – </w:t>
      </w:r>
      <w:r w:rsidR="00462AC6">
        <w:rPr>
          <w:sz w:val="24"/>
          <w:szCs w:val="24"/>
        </w:rPr>
        <w:t>VCO2 / VO2</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7CE31F72"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Gilgen-Ammann et al., 2019; Schaffarczyk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xml:space="preserve">.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proofErr w:type="spellStart"/>
      <w:r w:rsidR="00135558" w:rsidRPr="00135558">
        <w:rPr>
          <w:rFonts w:asciiTheme="minorHAnsi" w:hAnsiTheme="minorHAnsi" w:cstheme="minorHAnsi"/>
          <w:sz w:val="24"/>
          <w:szCs w:val="24"/>
        </w:rPr>
        <w:t>Biosignal</w:t>
      </w:r>
      <w:proofErr w:type="spellEnd"/>
      <w:r w:rsidR="00135558" w:rsidRPr="00135558">
        <w:rPr>
          <w:rFonts w:asciiTheme="minorHAnsi" w:hAnsiTheme="minorHAnsi" w:cstheme="minorHAnsi"/>
          <w:sz w:val="24"/>
          <w:szCs w:val="24"/>
        </w:rPr>
        <w:t xml:space="preserve"> Analysis and Medical Imaging Group, Department of Physics, University of Kuopio, 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w:t>
      </w:r>
      <w:r w:rsidR="000946EF">
        <w:rPr>
          <w:rFonts w:asciiTheme="minorHAnsi" w:hAnsiTheme="minorHAnsi" w:cstheme="minorHAnsi"/>
          <w:sz w:val="24"/>
          <w:szCs w:val="24"/>
        </w:rPr>
        <w:lastRenderedPageBreak/>
        <w:t xml:space="preserve">the smoothing method with </w:t>
      </w:r>
      <w:proofErr w:type="spellStart"/>
      <w:r w:rsidR="000946EF">
        <w:rPr>
          <w:rFonts w:asciiTheme="minorHAnsi" w:hAnsiTheme="minorHAnsi" w:cstheme="minorHAnsi"/>
          <w:sz w:val="24"/>
          <w:szCs w:val="24"/>
        </w:rPr>
        <w:t>lamda</w:t>
      </w:r>
      <w:proofErr w:type="spellEnd"/>
      <w:r w:rsidR="000946EF">
        <w:rPr>
          <w:rFonts w:asciiTheme="minorHAnsi" w:hAnsiTheme="minorHAnsi" w:cstheme="minorHAnsi"/>
          <w:sz w:val="24"/>
          <w:szCs w:val="24"/>
        </w:rPr>
        <w:t xml:space="preserve"> of 500 and cubic interpolation of 4 Hz. Artifacts were 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proofErr w:type="spellStart"/>
      <w:r w:rsidRPr="00ED7C40">
        <w:rPr>
          <w:sz w:val="24"/>
          <w:szCs w:val="24"/>
        </w:rPr>
        <w:t>ApEn</w:t>
      </w:r>
      <w:proofErr w:type="spellEnd"/>
      <w:r w:rsidRPr="00ED7C40">
        <w:rPr>
          <w:sz w:val="24"/>
          <w:szCs w:val="24"/>
        </w:rPr>
        <w:t xml:space="preserve">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proofErr w:type="spellStart"/>
      <w:r w:rsidRPr="00ED7C40">
        <w:rPr>
          <w:sz w:val="24"/>
          <w:szCs w:val="24"/>
        </w:rPr>
        <w:t>SampEn</w:t>
      </w:r>
      <w:proofErr w:type="spellEnd"/>
      <w:r w:rsidRPr="00ED7C40">
        <w:rPr>
          <w:sz w:val="24"/>
          <w:szCs w:val="24"/>
        </w:rPr>
        <w:t xml:space="preserve">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lastRenderedPageBreak/>
        <w:t xml:space="preserve">DFa2 – long-term </w:t>
      </w:r>
      <w:r w:rsidR="00C21465">
        <w:rPr>
          <w:sz w:val="24"/>
          <w:szCs w:val="24"/>
        </w:rPr>
        <w:t xml:space="preserve">(13 – 64 beats) </w:t>
      </w:r>
      <w:r w:rsidRPr="00ED7C40">
        <w:rPr>
          <w:sz w:val="24"/>
          <w:szCs w:val="24"/>
        </w:rPr>
        <w:t>fluctuations (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 </w:t>
      </w:r>
      <w:r w:rsidR="004213FC" w:rsidRPr="00ED7C40">
        <w:rPr>
          <w:sz w:val="24"/>
          <w:szCs w:val="24"/>
        </w:rPr>
        <w:t xml:space="preserve">(peak HR) – (HR at </w:t>
      </w:r>
      <w:proofErr w:type="gramStart"/>
      <w:r w:rsidR="004213FC" w:rsidRPr="00ED7C40">
        <w:rPr>
          <w:sz w:val="24"/>
          <w:szCs w:val="24"/>
        </w:rPr>
        <w:t>1 minute</w:t>
      </w:r>
      <w:proofErr w:type="gramEnd"/>
      <w:r w:rsidR="004213FC" w:rsidRPr="00ED7C40">
        <w:rPr>
          <w:sz w:val="24"/>
          <w:szCs w:val="24"/>
        </w:rPr>
        <w:t xml:space="preserv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 </w:t>
      </w:r>
      <w:r w:rsidR="004213FC" w:rsidRPr="00ED7C40">
        <w:rPr>
          <w:sz w:val="24"/>
          <w:szCs w:val="24"/>
        </w:rPr>
        <w:t>(peak HR) – (HR at 2 minutes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16CB5911" w14:textId="12249E78" w:rsidR="00E418E2" w:rsidRPr="00E418E2" w:rsidRDefault="00E418E2" w:rsidP="00E418E2">
      <w:pPr>
        <w:pStyle w:val="BodyText"/>
        <w:spacing w:line="480" w:lineRule="auto"/>
        <w:rPr>
          <w:sz w:val="24"/>
          <w:szCs w:val="24"/>
        </w:rPr>
      </w:pPr>
      <w:r w:rsidRPr="00E418E2">
        <w:rPr>
          <w:sz w:val="24"/>
          <w:szCs w:val="24"/>
        </w:rPr>
        <w:t>Dyspnea was measured using Modified Medical Research Council (MMRC) and Transitional Dyspnea Index (TDI) scales.</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07114828" w:rsidR="00C629EE" w:rsidRPr="00E418E2" w:rsidRDefault="00E418E2" w:rsidP="00E418E2">
      <w:pPr>
        <w:spacing w:line="480" w:lineRule="auto"/>
        <w:rPr>
          <w:sz w:val="24"/>
          <w:szCs w:val="24"/>
        </w:rPr>
      </w:pPr>
      <w:r w:rsidRPr="00E418E2">
        <w:rPr>
          <w:sz w:val="24"/>
          <w:szCs w:val="24"/>
        </w:rPr>
        <w:t>MMRC – grade between 0 to 4</w:t>
      </w:r>
    </w:p>
    <w:p w14:paraId="3C5103AB" w14:textId="4D308FD8" w:rsidR="00E418E2" w:rsidRPr="00E418E2" w:rsidRDefault="00E418E2" w:rsidP="00E418E2">
      <w:pPr>
        <w:spacing w:line="480" w:lineRule="auto"/>
        <w:rPr>
          <w:sz w:val="24"/>
          <w:szCs w:val="24"/>
        </w:rPr>
      </w:pPr>
      <w:r w:rsidRPr="00E418E2">
        <w:rPr>
          <w:sz w:val="24"/>
          <w:szCs w:val="24"/>
        </w:rPr>
        <w:t>TDI – grade between -3 to -9</w:t>
      </w:r>
    </w:p>
    <w:p w14:paraId="2FEDBEAC" w14:textId="77777777" w:rsidR="00E418E2" w:rsidRDefault="00E418E2" w:rsidP="00C629EE"/>
    <w:p w14:paraId="04EA68A9" w14:textId="7D3E8027" w:rsidR="00C629EE" w:rsidRPr="00C629EE" w:rsidRDefault="00E418E2" w:rsidP="00C629EE">
      <w:pPr>
        <w:pStyle w:val="Heading3"/>
      </w:pPr>
      <w:r>
        <w:t>Physical Functioning</w:t>
      </w:r>
    </w:p>
    <w:p w14:paraId="1790401F" w14:textId="77777777" w:rsidR="0011527E" w:rsidRDefault="0011527E" w:rsidP="0011527E">
      <w:pPr>
        <w:pStyle w:val="Heading4"/>
      </w:pPr>
      <w:r>
        <w:t>Methods</w:t>
      </w:r>
    </w:p>
    <w:p w14:paraId="13F8A720" w14:textId="05CBA856" w:rsidR="0011527E" w:rsidRPr="00E418E2" w:rsidRDefault="00E418E2" w:rsidP="00E418E2">
      <w:pPr>
        <w:pStyle w:val="BodyText"/>
        <w:spacing w:line="480" w:lineRule="auto"/>
        <w:rPr>
          <w:sz w:val="24"/>
          <w:szCs w:val="24"/>
        </w:rPr>
      </w:pPr>
      <w:r w:rsidRPr="00E418E2">
        <w:rPr>
          <w:sz w:val="24"/>
          <w:szCs w:val="24"/>
        </w:rPr>
        <w:t>To assess patients’ ability to participate in physical activities, the Physical Function subdomain was used from the Short Form-36 (SF-36).</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37093ACD" w14:textId="24E41DBA" w:rsidR="00E418E2" w:rsidRPr="00162558" w:rsidRDefault="00E418E2" w:rsidP="00162558">
      <w:pPr>
        <w:pStyle w:val="BodyText"/>
        <w:spacing w:line="480" w:lineRule="auto"/>
        <w:rPr>
          <w:sz w:val="24"/>
          <w:szCs w:val="24"/>
        </w:rPr>
      </w:pPr>
      <w:r w:rsidRPr="00162558">
        <w:rPr>
          <w:sz w:val="24"/>
          <w:szCs w:val="24"/>
        </w:rPr>
        <w:t xml:space="preserve">SF-PA – </w:t>
      </w:r>
      <w:r w:rsidR="00162558" w:rsidRPr="00162558">
        <w:rPr>
          <w:sz w:val="24"/>
          <w:szCs w:val="24"/>
        </w:rPr>
        <w:t>score between 0 to 100</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lastRenderedPageBreak/>
        <w:t>Methods</w:t>
      </w:r>
    </w:p>
    <w:p w14:paraId="3B9AC413" w14:textId="5AEF5103" w:rsidR="004213FC" w:rsidRPr="00304921" w:rsidRDefault="00162558" w:rsidP="00304921">
      <w:pPr>
        <w:pStyle w:val="BodyText"/>
        <w:spacing w:line="480" w:lineRule="auto"/>
        <w:rPr>
          <w:sz w:val="24"/>
          <w:szCs w:val="24"/>
        </w:rPr>
      </w:pPr>
      <w:r w:rsidRPr="00304921">
        <w:rPr>
          <w:sz w:val="24"/>
          <w:szCs w:val="24"/>
        </w:rPr>
        <w:t xml:space="preserve">Sleep was assessed using the Pittsburgh Sleep Quality Index (PSQI). </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34E1BA9B" w14:textId="50FC87DC" w:rsidR="00162558" w:rsidRPr="00304921" w:rsidRDefault="00162558" w:rsidP="00304921">
      <w:pPr>
        <w:spacing w:line="480" w:lineRule="auto"/>
        <w:rPr>
          <w:sz w:val="24"/>
          <w:szCs w:val="24"/>
        </w:rPr>
      </w:pPr>
      <w:r w:rsidRPr="00304921">
        <w:rPr>
          <w:sz w:val="24"/>
          <w:szCs w:val="24"/>
        </w:rPr>
        <w:t>PSQI Disturbances – subcomponent of PSQI</w:t>
      </w:r>
    </w:p>
    <w:p w14:paraId="10932866" w14:textId="0392B73C" w:rsidR="00162558" w:rsidRPr="00304921" w:rsidRDefault="00162558" w:rsidP="00304921">
      <w:pPr>
        <w:spacing w:line="480" w:lineRule="auto"/>
        <w:rPr>
          <w:sz w:val="24"/>
          <w:szCs w:val="24"/>
        </w:rPr>
      </w:pPr>
      <w:r w:rsidRPr="00304921">
        <w:rPr>
          <w:sz w:val="24"/>
          <w:szCs w:val="24"/>
        </w:rPr>
        <w:t>PSQI Total – cumulative total of 7 PSQI subcomponents</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t>Methods</w:t>
      </w:r>
    </w:p>
    <w:p w14:paraId="61B8371C" w14:textId="3BDB9314" w:rsidR="004213FC" w:rsidRPr="00304921" w:rsidRDefault="00304921" w:rsidP="00304921">
      <w:pPr>
        <w:pStyle w:val="BodyText"/>
        <w:spacing w:line="480" w:lineRule="auto"/>
        <w:rPr>
          <w:sz w:val="24"/>
          <w:szCs w:val="24"/>
        </w:rPr>
      </w:pPr>
      <w:r w:rsidRPr="00304921">
        <w:rPr>
          <w:sz w:val="24"/>
          <w:szCs w:val="24"/>
        </w:rPr>
        <w:t>Fatigue was measured using the Fatigue Severity Scale (FSS) and Visual Analogue Scale (VAS). To assess the PEM component of fatigue, the Depaul Symptom Questionnaire (DSQ) was used.</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AE7A4B1" w:rsidR="004213FC" w:rsidRPr="00304921" w:rsidRDefault="00304921" w:rsidP="00304921">
      <w:pPr>
        <w:spacing w:line="480" w:lineRule="auto"/>
        <w:rPr>
          <w:sz w:val="24"/>
          <w:szCs w:val="24"/>
        </w:rPr>
      </w:pPr>
      <w:r w:rsidRPr="00304921">
        <w:rPr>
          <w:sz w:val="24"/>
          <w:szCs w:val="24"/>
        </w:rPr>
        <w:t>FSS – cumulative sum of FSS score</w:t>
      </w:r>
    </w:p>
    <w:p w14:paraId="36B55437" w14:textId="6620CEF0" w:rsidR="00304921" w:rsidRPr="00304921" w:rsidRDefault="00304921" w:rsidP="00304921">
      <w:pPr>
        <w:spacing w:line="480" w:lineRule="auto"/>
        <w:rPr>
          <w:sz w:val="24"/>
          <w:szCs w:val="24"/>
        </w:rPr>
      </w:pPr>
      <w:r w:rsidRPr="00304921">
        <w:rPr>
          <w:sz w:val="24"/>
          <w:szCs w:val="24"/>
        </w:rPr>
        <w:t>VAS – scale of 0-10</w:t>
      </w:r>
    </w:p>
    <w:p w14:paraId="594AB3CD" w14:textId="7E76470B" w:rsidR="00304921" w:rsidRPr="00304921" w:rsidRDefault="00304921" w:rsidP="00304921">
      <w:pPr>
        <w:spacing w:line="480" w:lineRule="auto"/>
        <w:rPr>
          <w:sz w:val="24"/>
          <w:szCs w:val="24"/>
        </w:rPr>
      </w:pPr>
      <w:r w:rsidRPr="00304921">
        <w:rPr>
          <w:sz w:val="24"/>
          <w:szCs w:val="24"/>
        </w:rPr>
        <w:t>DSQ – cumulative sum of Depaul Symptom questionnaire</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4267197F" w:rsidR="004213FC" w:rsidRPr="00304921" w:rsidRDefault="00304921" w:rsidP="00304921">
      <w:pPr>
        <w:pStyle w:val="BodyText"/>
        <w:spacing w:line="480" w:lineRule="auto"/>
        <w:rPr>
          <w:sz w:val="24"/>
          <w:szCs w:val="24"/>
        </w:rPr>
      </w:pPr>
      <w:r w:rsidRPr="00304921">
        <w:rPr>
          <w:sz w:val="24"/>
          <w:szCs w:val="24"/>
        </w:rPr>
        <w:t>To assess subjective reports of brain fog, the Woods Mental Fatigue Inventory (Woods) was used.</w:t>
      </w:r>
    </w:p>
    <w:p w14:paraId="6B40A2A2" w14:textId="77777777" w:rsidR="004213FC" w:rsidRPr="004213FC" w:rsidRDefault="004213FC" w:rsidP="004213FC">
      <w:pPr>
        <w:pStyle w:val="BodyText"/>
      </w:pPr>
    </w:p>
    <w:p w14:paraId="29AC04CF" w14:textId="77777777" w:rsidR="004213FC" w:rsidRDefault="004213FC" w:rsidP="004213FC">
      <w:pPr>
        <w:pStyle w:val="Heading4"/>
      </w:pPr>
      <w:r>
        <w:t>Outcomes</w:t>
      </w:r>
    </w:p>
    <w:p w14:paraId="474138AA" w14:textId="4085A632" w:rsidR="004213FC" w:rsidRPr="00304921" w:rsidRDefault="00304921" w:rsidP="00304921">
      <w:pPr>
        <w:spacing w:line="480" w:lineRule="auto"/>
        <w:rPr>
          <w:sz w:val="24"/>
          <w:szCs w:val="24"/>
        </w:rPr>
      </w:pPr>
      <w:r w:rsidRPr="00304921">
        <w:rPr>
          <w:sz w:val="24"/>
          <w:szCs w:val="24"/>
        </w:rPr>
        <w:t>Woods – cumulative sum of items</w:t>
      </w:r>
    </w:p>
    <w:p w14:paraId="1A44E61F" w14:textId="77777777" w:rsidR="008A1586" w:rsidRDefault="008A1586" w:rsidP="00387637">
      <w:pPr>
        <w:spacing w:line="480" w:lineRule="auto"/>
      </w:pPr>
    </w:p>
    <w:p w14:paraId="54820B7E" w14:textId="401E5663" w:rsidR="005B7A7D" w:rsidRDefault="00000000" w:rsidP="005B7A7D">
      <w:pPr>
        <w:pStyle w:val="Heading2"/>
      </w:pPr>
      <w:r>
        <w:lastRenderedPageBreak/>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DB3CCE5"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7751F2">
        <w:rPr>
          <w:sz w:val="24"/>
          <w:szCs w:val="24"/>
        </w:rPr>
        <w:t>V</w:t>
      </w:r>
      <w:r w:rsidR="009B7FEF">
        <w:rPr>
          <w:sz w:val="24"/>
          <w:szCs w:val="24"/>
        </w:rPr>
        <w:t>4</w:t>
      </w:r>
      <w:r w:rsidR="00824C56">
        <w:rPr>
          <w:sz w:val="24"/>
          <w:szCs w:val="24"/>
        </w:rPr>
        <w:t>.</w:t>
      </w:r>
      <w:r w:rsidR="009B7FEF">
        <w:rPr>
          <w:sz w:val="24"/>
          <w:szCs w:val="24"/>
        </w:rPr>
        <w:t>3</w:t>
      </w:r>
      <w:r w:rsidR="00824C56">
        <w:rPr>
          <w:sz w:val="24"/>
          <w:szCs w:val="24"/>
        </w:rPr>
        <w:t>.</w:t>
      </w:r>
      <w:r w:rsidR="009B7FEF">
        <w:rPr>
          <w:sz w:val="24"/>
          <w:szCs w:val="24"/>
        </w:rPr>
        <w:t>1</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Descriptive statistics were presented as means ±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330695E3" w14:textId="77777777" w:rsidR="004F2A72"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Normality was assessed using visual inspection of QQ-plots, and Wilcoxon </w:t>
      </w:r>
      <w:r w:rsidR="00B97BF8">
        <w:rPr>
          <w:sz w:val="24"/>
          <w:szCs w:val="24"/>
        </w:rPr>
        <w:t>signed-rank</w:t>
      </w:r>
      <w:r w:rsidRPr="005B7A7D">
        <w:rPr>
          <w:sz w:val="24"/>
          <w:szCs w:val="24"/>
        </w:rPr>
        <w:t xml:space="preserve"> tests were used in place of Paired T-tests for non-normally distributed data. </w:t>
      </w:r>
    </w:p>
    <w:p w14:paraId="0425C8B5" w14:textId="77777777" w:rsidR="004F2A72" w:rsidRDefault="004F2A72" w:rsidP="00360C49">
      <w:pPr>
        <w:spacing w:line="480" w:lineRule="auto"/>
        <w:rPr>
          <w:sz w:val="24"/>
          <w:szCs w:val="24"/>
        </w:rPr>
      </w:pPr>
    </w:p>
    <w:p w14:paraId="585ADA94" w14:textId="72BB0DEA" w:rsidR="006D3E57" w:rsidRPr="005B7A7D" w:rsidRDefault="006D3E57" w:rsidP="00360C49">
      <w:pPr>
        <w:spacing w:line="480" w:lineRule="auto"/>
        <w:rPr>
          <w:sz w:val="24"/>
          <w:szCs w:val="24"/>
        </w:rPr>
      </w:pPr>
      <w:r w:rsidRPr="005B7A7D">
        <w:rPr>
          <w:sz w:val="24"/>
          <w:szCs w:val="24"/>
        </w:rPr>
        <w:t>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4F2A72">
        <w:rPr>
          <w:sz w:val="24"/>
          <w:szCs w:val="24"/>
        </w:rPr>
        <w:t xml:space="preserve">Normality of residuals were assessed by visually </w:t>
      </w:r>
      <w:r w:rsidR="004F2A72">
        <w:rPr>
          <w:sz w:val="24"/>
          <w:szCs w:val="24"/>
        </w:rPr>
        <w:lastRenderedPageBreak/>
        <w:t xml:space="preserve">inspecting Q-Q plots. </w:t>
      </w:r>
      <w:r w:rsidR="00832367">
        <w:rPr>
          <w:sz w:val="24"/>
          <w:szCs w:val="24"/>
        </w:rPr>
        <w:t xml:space="preserve">Homoscedasticity was assessed through </w:t>
      </w:r>
      <w:r w:rsidR="00360C49" w:rsidRPr="00360C49">
        <w:rPr>
          <w:sz w:val="24"/>
          <w:szCs w:val="24"/>
        </w:rPr>
        <w:t>visual inspection of the residuals plot,</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r w:rsidR="004F2A72">
        <w:rPr>
          <w:sz w:val="24"/>
          <w:szCs w:val="24"/>
        </w:rPr>
        <w:t>In such instances, a general linear model (GLM) was created with the independent variable, baseline covariate, and independent variable x baseline covariate interaction term to evaluate differences in responsiveness to intervention depending on baseline status.</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018D1C0A" w14:textId="2F018499" w:rsidR="00020F88" w:rsidRDefault="0011757C" w:rsidP="0011757C">
      <w:pPr>
        <w:spacing w:line="480" w:lineRule="auto"/>
        <w:rPr>
          <w:sz w:val="24"/>
          <w:szCs w:val="24"/>
        </w:rPr>
      </w:pPr>
      <w:r w:rsidRPr="0011757C">
        <w:rPr>
          <w:sz w:val="24"/>
          <w:szCs w:val="24"/>
        </w:rPr>
        <w:t>To examine whether changes in respiratory function mediated the effect of IMT over time on PCS symptoms, causal mediation was conducted using a hierarchical linear modeling framework. For each outcome, two regression models were created</w:t>
      </w:r>
      <w:r w:rsidR="00020F88">
        <w:rPr>
          <w:sz w:val="24"/>
          <w:szCs w:val="24"/>
        </w:rPr>
        <w:t>:</w:t>
      </w:r>
      <w:r w:rsidRPr="0011757C">
        <w:rPr>
          <w:sz w:val="24"/>
          <w:szCs w:val="24"/>
        </w:rPr>
        <w:t xml:space="preserve"> </w:t>
      </w:r>
      <w:r w:rsidR="00183938">
        <w:rPr>
          <w:sz w:val="24"/>
          <w:szCs w:val="24"/>
        </w:rPr>
        <w:t>1) a linear model for the mediator regressed on time 2) a linear model for the outcome, regressed on both the mediator and time.</w:t>
      </w:r>
    </w:p>
    <w:p w14:paraId="36651961" w14:textId="77777777" w:rsidR="00020F88" w:rsidRDefault="00020F88" w:rsidP="0011757C">
      <w:pPr>
        <w:spacing w:line="480" w:lineRule="auto"/>
        <w:rPr>
          <w:sz w:val="24"/>
          <w:szCs w:val="24"/>
        </w:rPr>
      </w:pPr>
    </w:p>
    <w:p w14:paraId="41AA0C86" w14:textId="6848AB9C" w:rsidR="00183938" w:rsidRDefault="00020F88" w:rsidP="00183938">
      <w:pPr>
        <w:spacing w:line="480" w:lineRule="auto"/>
      </w:pPr>
      <w:r>
        <w:t>M</w:t>
      </w:r>
      <w:r w:rsidRPr="00020F88">
        <w:rPr>
          <w:vertAlign w:val="subscript"/>
        </w:rPr>
        <w:t>it</w:t>
      </w:r>
      <w:r>
        <w:t xml:space="preserve"> = </w:t>
      </w:r>
      <w:r w:rsidRPr="00020F88">
        <w:t>α</w:t>
      </w:r>
      <w:r w:rsidRPr="00020F88">
        <w:rPr>
          <w:vertAlign w:val="subscript"/>
        </w:rPr>
        <w:t>o</w:t>
      </w:r>
      <w:r>
        <w:t xml:space="preserve"> + </w:t>
      </w:r>
      <w:r w:rsidRPr="00020F88">
        <w:t>α</w:t>
      </w:r>
      <w:r w:rsidRPr="00020F88">
        <w:rPr>
          <w:vertAlign w:val="subscript"/>
        </w:rPr>
        <w:t>1</w:t>
      </w:r>
      <w:r>
        <w:t xml:space="preserve"> + * </w:t>
      </w:r>
      <w:proofErr w:type="spellStart"/>
      <w:r>
        <w:t>Time</w:t>
      </w:r>
      <w:r w:rsidRPr="00020F88">
        <w:rPr>
          <w:vertAlign w:val="subscript"/>
        </w:rPr>
        <w:t>it</w:t>
      </w:r>
      <w:proofErr w:type="spellEnd"/>
      <w:r>
        <w:t xml:space="preserve"> + </w:t>
      </w:r>
      <w:r w:rsidRPr="00020F88">
        <w:t>u</w:t>
      </w:r>
      <w:r w:rsidRPr="00020F88">
        <w:rPr>
          <w:vertAlign w:val="subscript"/>
        </w:rPr>
        <w:t>0i</w:t>
      </w:r>
      <w:r>
        <w:t xml:space="preserve"> + </w:t>
      </w:r>
      <w:proofErr w:type="spellStart"/>
      <w:r w:rsidRPr="00020F88">
        <w:t>ε</w:t>
      </w:r>
      <w:r w:rsidRPr="00020F88">
        <w:rPr>
          <w:vertAlign w:val="subscript"/>
        </w:rPr>
        <w:t>it</w:t>
      </w:r>
      <w:proofErr w:type="spellEnd"/>
      <w:r>
        <w:t xml:space="preserve"> </w:t>
      </w:r>
      <w:r w:rsidR="0011757C" w:rsidRPr="00020F88">
        <w:t xml:space="preserve"> </w:t>
      </w:r>
    </w:p>
    <w:p w14:paraId="1B941CB0" w14:textId="626F779D" w:rsidR="00020F88" w:rsidRPr="00020F88" w:rsidRDefault="00020F88" w:rsidP="00020F88">
      <w:pPr>
        <w:spacing w:line="480" w:lineRule="auto"/>
      </w:pPr>
      <w:r>
        <w:t>Y</w:t>
      </w:r>
      <w:r w:rsidRPr="00020F88">
        <w:rPr>
          <w:vertAlign w:val="subscript"/>
        </w:rPr>
        <w:t>it</w:t>
      </w:r>
      <w:r>
        <w:t xml:space="preserve"> = B</w:t>
      </w:r>
      <w:r w:rsidRPr="00020F88">
        <w:rPr>
          <w:vertAlign w:val="subscript"/>
        </w:rPr>
        <w:t>0</w:t>
      </w:r>
      <w:r>
        <w:t xml:space="preserve"> + B</w:t>
      </w:r>
      <w:r w:rsidRPr="00020F88">
        <w:rPr>
          <w:vertAlign w:val="subscript"/>
        </w:rPr>
        <w:t>1</w:t>
      </w:r>
      <w:r>
        <w:t xml:space="preserve"> * </w:t>
      </w:r>
      <w:proofErr w:type="spellStart"/>
      <w:r>
        <w:t>Time</w:t>
      </w:r>
      <w:r w:rsidRPr="00020F88">
        <w:rPr>
          <w:vertAlign w:val="subscript"/>
        </w:rPr>
        <w:t>it</w:t>
      </w:r>
      <w:proofErr w:type="spellEnd"/>
      <w:r>
        <w:t xml:space="preserve"> + B</w:t>
      </w:r>
      <w:r w:rsidRPr="00020F88">
        <w:rPr>
          <w:vertAlign w:val="subscript"/>
        </w:rPr>
        <w:t>2</w:t>
      </w:r>
      <w:r>
        <w:t xml:space="preserve"> * M</w:t>
      </w:r>
      <w:r w:rsidRPr="00020F88">
        <w:rPr>
          <w:vertAlign w:val="subscript"/>
        </w:rPr>
        <w:t>it</w:t>
      </w:r>
      <w:r>
        <w:t xml:space="preserve"> + v</w:t>
      </w:r>
      <w:r w:rsidRPr="00020F88">
        <w:rPr>
          <w:vertAlign w:val="subscript"/>
        </w:rPr>
        <w:t>0i</w:t>
      </w:r>
      <w:r>
        <w:t xml:space="preserve"> + </w:t>
      </w:r>
      <w:proofErr w:type="spellStart"/>
      <w:r w:rsidRPr="00020F88">
        <w:t>ζ</w:t>
      </w:r>
      <w:r w:rsidRPr="00020F88">
        <w:rPr>
          <w:vertAlign w:val="subscript"/>
        </w:rPr>
        <w:t>it</w:t>
      </w:r>
      <w:proofErr w:type="spellEnd"/>
    </w:p>
    <w:p w14:paraId="6F1EF55F" w14:textId="77777777" w:rsidR="0011757C" w:rsidRPr="0011757C" w:rsidRDefault="0011757C" w:rsidP="0011757C">
      <w:pPr>
        <w:spacing w:line="480" w:lineRule="auto"/>
        <w:rPr>
          <w:sz w:val="24"/>
          <w:szCs w:val="24"/>
        </w:rPr>
      </w:pPr>
    </w:p>
    <w:p w14:paraId="20DD9541" w14:textId="50B41FA8" w:rsidR="0011757C" w:rsidRDefault="00020F88" w:rsidP="0011757C">
      <w:pPr>
        <w:spacing w:line="480" w:lineRule="auto"/>
        <w:rPr>
          <w:sz w:val="24"/>
          <w:szCs w:val="24"/>
        </w:rPr>
      </w:pPr>
      <w:r>
        <w:rPr>
          <w:sz w:val="24"/>
          <w:szCs w:val="24"/>
        </w:rPr>
        <w:t>M</w:t>
      </w:r>
      <w:r w:rsidRPr="00020F88">
        <w:rPr>
          <w:sz w:val="24"/>
          <w:szCs w:val="24"/>
          <w:vertAlign w:val="subscript"/>
        </w:rPr>
        <w:t>it</w:t>
      </w:r>
      <w:r>
        <w:rPr>
          <w:sz w:val="24"/>
          <w:szCs w:val="24"/>
        </w:rPr>
        <w:t xml:space="preserve"> = mediator for subject </w:t>
      </w:r>
      <w:proofErr w:type="spellStart"/>
      <w:r>
        <w:rPr>
          <w:sz w:val="24"/>
          <w:szCs w:val="24"/>
        </w:rPr>
        <w:t>i</w:t>
      </w:r>
      <w:proofErr w:type="spellEnd"/>
      <w:r>
        <w:rPr>
          <w:sz w:val="24"/>
          <w:szCs w:val="24"/>
        </w:rPr>
        <w:t xml:space="preserve"> at time t</w:t>
      </w:r>
    </w:p>
    <w:p w14:paraId="14C4B21C" w14:textId="745A7316" w:rsidR="00020F88" w:rsidRDefault="00020F88" w:rsidP="0011757C">
      <w:pPr>
        <w:spacing w:line="480" w:lineRule="auto"/>
        <w:rPr>
          <w:sz w:val="24"/>
          <w:szCs w:val="24"/>
        </w:rPr>
      </w:pPr>
      <w:r>
        <w:rPr>
          <w:sz w:val="24"/>
          <w:szCs w:val="24"/>
        </w:rPr>
        <w:t>Y</w:t>
      </w:r>
      <w:r w:rsidRPr="00020F88">
        <w:rPr>
          <w:sz w:val="24"/>
          <w:szCs w:val="24"/>
          <w:vertAlign w:val="subscript"/>
        </w:rPr>
        <w:t>it</w:t>
      </w:r>
      <w:r>
        <w:rPr>
          <w:sz w:val="24"/>
          <w:szCs w:val="24"/>
        </w:rPr>
        <w:t xml:space="preserve"> = outcome for subject </w:t>
      </w:r>
      <w:proofErr w:type="spellStart"/>
      <w:r>
        <w:rPr>
          <w:sz w:val="24"/>
          <w:szCs w:val="24"/>
        </w:rPr>
        <w:t>i</w:t>
      </w:r>
      <w:proofErr w:type="spellEnd"/>
      <w:r>
        <w:rPr>
          <w:sz w:val="24"/>
          <w:szCs w:val="24"/>
        </w:rPr>
        <w:t xml:space="preserve"> at time t</w:t>
      </w:r>
    </w:p>
    <w:p w14:paraId="46D1FDEA" w14:textId="435795EE" w:rsidR="00020F88" w:rsidRPr="0011757C" w:rsidRDefault="00020F88" w:rsidP="0011757C">
      <w:pPr>
        <w:spacing w:line="480" w:lineRule="auto"/>
        <w:rPr>
          <w:sz w:val="24"/>
          <w:szCs w:val="24"/>
        </w:rPr>
      </w:pPr>
      <w:r>
        <w:rPr>
          <w:sz w:val="24"/>
          <w:szCs w:val="24"/>
        </w:rPr>
        <w:t>Time = categorical predictor (1 = pre-intervention, 2 = post-intervention)</w:t>
      </w:r>
    </w:p>
    <w:p w14:paraId="0DBF32CB" w14:textId="05670B13" w:rsidR="00020F88" w:rsidRDefault="00020F88" w:rsidP="0011757C">
      <w:pPr>
        <w:spacing w:line="480" w:lineRule="auto"/>
        <w:rPr>
          <w:sz w:val="24"/>
          <w:szCs w:val="24"/>
        </w:rPr>
      </w:pPr>
      <w:r>
        <w:rPr>
          <w:sz w:val="24"/>
          <w:szCs w:val="24"/>
        </w:rPr>
        <w:t>u0i, v0i = subject-level random intercepts</w:t>
      </w:r>
    </w:p>
    <w:p w14:paraId="4214967E" w14:textId="34262A5A" w:rsidR="00020F88" w:rsidRPr="00020F88" w:rsidRDefault="00020F88" w:rsidP="0011757C">
      <w:pPr>
        <w:spacing w:line="480" w:lineRule="auto"/>
        <w:rPr>
          <w:sz w:val="24"/>
          <w:szCs w:val="24"/>
        </w:rPr>
      </w:pPr>
      <w:proofErr w:type="spellStart"/>
      <w:r w:rsidRPr="00020F88">
        <w:t>ε</w:t>
      </w:r>
      <w:r w:rsidRPr="00020F88">
        <w:rPr>
          <w:vertAlign w:val="subscript"/>
        </w:rPr>
        <w:t>it</w:t>
      </w:r>
      <w:proofErr w:type="spellEnd"/>
      <w:r>
        <w:t xml:space="preserve">, </w:t>
      </w:r>
      <w:proofErr w:type="spellStart"/>
      <w:r w:rsidRPr="00020F88">
        <w:t>ζ</w:t>
      </w:r>
      <w:r w:rsidRPr="00020F88">
        <w:rPr>
          <w:vertAlign w:val="subscript"/>
        </w:rPr>
        <w:t>it</w:t>
      </w:r>
      <w:proofErr w:type="spellEnd"/>
      <w:r>
        <w:rPr>
          <w:vertAlign w:val="subscript"/>
        </w:rPr>
        <w:t xml:space="preserve"> </w:t>
      </w:r>
      <w:r w:rsidRPr="00020F88">
        <w:t>= residual errors</w:t>
      </w:r>
      <w:r>
        <w:rPr>
          <w:vertAlign w:val="subscript"/>
        </w:rPr>
        <w:t xml:space="preserve"> </w:t>
      </w:r>
    </w:p>
    <w:p w14:paraId="7659BE72" w14:textId="77777777" w:rsidR="00020F88" w:rsidRDefault="00020F88" w:rsidP="0011757C">
      <w:pPr>
        <w:spacing w:line="480" w:lineRule="auto"/>
        <w:rPr>
          <w:sz w:val="24"/>
          <w:szCs w:val="24"/>
        </w:rPr>
      </w:pPr>
    </w:p>
    <w:p w14:paraId="5779A835" w14:textId="69ED8DEF" w:rsidR="0011757C" w:rsidRPr="0011757C" w:rsidRDefault="0011757C" w:rsidP="0011757C">
      <w:pPr>
        <w:spacing w:line="480" w:lineRule="auto"/>
        <w:rPr>
          <w:sz w:val="24"/>
          <w:szCs w:val="24"/>
        </w:rPr>
      </w:pPr>
      <w:r w:rsidRPr="0011757C">
        <w:rPr>
          <w:sz w:val="24"/>
          <w:szCs w:val="24"/>
        </w:rPr>
        <w:t>MIP was specified as a mediator</w:t>
      </w:r>
      <w:r w:rsidR="00183938">
        <w:rPr>
          <w:sz w:val="24"/>
          <w:szCs w:val="24"/>
        </w:rPr>
        <w:t xml:space="preserve"> (M</w:t>
      </w:r>
      <w:r w:rsidR="00183938">
        <w:rPr>
          <w:sz w:val="24"/>
          <w:szCs w:val="24"/>
          <w:vertAlign w:val="subscript"/>
        </w:rPr>
        <w:t>it</w:t>
      </w:r>
      <w:r w:rsidR="00183938">
        <w:rPr>
          <w:sz w:val="24"/>
          <w:szCs w:val="24"/>
        </w:rPr>
        <w:t>)</w:t>
      </w:r>
      <w:r w:rsidRPr="0011757C">
        <w:rPr>
          <w:sz w:val="24"/>
          <w:szCs w:val="24"/>
        </w:rPr>
        <w:t xml:space="preserve">, while patient-reported outcomes (e.g., fatigue, neurocognitive dysfunction) were specified as dependent </w:t>
      </w:r>
      <w:r w:rsidR="00020F88">
        <w:rPr>
          <w:sz w:val="24"/>
          <w:szCs w:val="24"/>
        </w:rPr>
        <w:t xml:space="preserve">outcome </w:t>
      </w:r>
      <w:r w:rsidRPr="0011757C">
        <w:rPr>
          <w:sz w:val="24"/>
          <w:szCs w:val="24"/>
        </w:rPr>
        <w:t>variables</w:t>
      </w:r>
      <w:r w:rsidR="00183938">
        <w:rPr>
          <w:sz w:val="24"/>
          <w:szCs w:val="24"/>
        </w:rPr>
        <w:t xml:space="preserve"> (Y</w:t>
      </w:r>
      <w:r w:rsidR="00183938">
        <w:rPr>
          <w:sz w:val="24"/>
          <w:szCs w:val="24"/>
          <w:vertAlign w:val="subscript"/>
        </w:rPr>
        <w:t>it</w:t>
      </w:r>
      <w:r w:rsidR="00183938">
        <w:rPr>
          <w:sz w:val="24"/>
          <w:szCs w:val="24"/>
        </w:rPr>
        <w:t>)</w:t>
      </w:r>
      <w:r w:rsidRPr="0011757C">
        <w:rPr>
          <w:sz w:val="24"/>
          <w:szCs w:val="24"/>
        </w:rPr>
        <w:t>. Models included time and mediators as fixed effects, with subject ID included as a random intercept to account for repeated measures.</w:t>
      </w:r>
    </w:p>
    <w:p w14:paraId="05C48CD9" w14:textId="77777777" w:rsidR="0011757C" w:rsidRPr="0011757C" w:rsidRDefault="0011757C" w:rsidP="0011757C">
      <w:pPr>
        <w:spacing w:line="480" w:lineRule="auto"/>
        <w:rPr>
          <w:sz w:val="24"/>
          <w:szCs w:val="24"/>
        </w:rPr>
      </w:pPr>
    </w:p>
    <w:p w14:paraId="461F7C68" w14:textId="7A1264BF" w:rsidR="0011757C" w:rsidRPr="0011757C" w:rsidRDefault="006E0D8D" w:rsidP="0011757C">
      <w:pPr>
        <w:spacing w:line="480" w:lineRule="auto"/>
        <w:rPr>
          <w:sz w:val="24"/>
          <w:szCs w:val="24"/>
        </w:rPr>
      </w:pPr>
      <w:r>
        <w:rPr>
          <w:sz w:val="24"/>
          <w:szCs w:val="24"/>
        </w:rPr>
        <w:t xml:space="preserve">The outcome model tested whether inclusion of the mediator attenuated the effects of time on PCS symptoms, consistent with traditional mediation logic. </w:t>
      </w:r>
      <w:r w:rsidR="0011757C" w:rsidRPr="0011757C">
        <w:rPr>
          <w:sz w:val="24"/>
          <w:szCs w:val="24"/>
        </w:rPr>
        <w:t xml:space="preserve">Causal mediation effects were estimated using nonparametric bootstrapping with 1,000 simulations to derive quasi-Bayesian confidence intervals. For each model, the average causal mediation effect (ACME; indirect effect via the mediator), average direct effect (ADE; effect of time independent of mediator), total effect (ACME + ADE), and proportion mediated are reported. Mediation was determined to be significant if the 95% confidence interval for the indirect effect did not include zero. </w:t>
      </w:r>
    </w:p>
    <w:sectPr w:rsidR="0011757C" w:rsidRPr="0011757C">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38777EE4"/>
    <w:multiLevelType w:val="hybridMultilevel"/>
    <w:tmpl w:val="C0949E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4"/>
  </w:num>
  <w:num w:numId="2" w16cid:durableId="1592549408">
    <w:abstractNumId w:val="2"/>
  </w:num>
  <w:num w:numId="3" w16cid:durableId="691537252">
    <w:abstractNumId w:val="1"/>
  </w:num>
  <w:num w:numId="4" w16cid:durableId="890530673">
    <w:abstractNumId w:val="0"/>
  </w:num>
  <w:num w:numId="5" w16cid:durableId="3346964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20F88"/>
    <w:rsid w:val="00023C59"/>
    <w:rsid w:val="0003323D"/>
    <w:rsid w:val="00044C17"/>
    <w:rsid w:val="00051D32"/>
    <w:rsid w:val="00053410"/>
    <w:rsid w:val="000550D2"/>
    <w:rsid w:val="00061F25"/>
    <w:rsid w:val="000659DE"/>
    <w:rsid w:val="00070081"/>
    <w:rsid w:val="00071676"/>
    <w:rsid w:val="00077C0F"/>
    <w:rsid w:val="00077C34"/>
    <w:rsid w:val="000946EF"/>
    <w:rsid w:val="00095700"/>
    <w:rsid w:val="000B4BA9"/>
    <w:rsid w:val="000C146B"/>
    <w:rsid w:val="000C37C0"/>
    <w:rsid w:val="000C650C"/>
    <w:rsid w:val="000E15AE"/>
    <w:rsid w:val="000E1E5C"/>
    <w:rsid w:val="000F48C1"/>
    <w:rsid w:val="0010063F"/>
    <w:rsid w:val="00110395"/>
    <w:rsid w:val="00110E11"/>
    <w:rsid w:val="00111215"/>
    <w:rsid w:val="0011527E"/>
    <w:rsid w:val="00115D2C"/>
    <w:rsid w:val="0011757C"/>
    <w:rsid w:val="001279C8"/>
    <w:rsid w:val="00135558"/>
    <w:rsid w:val="00152D6D"/>
    <w:rsid w:val="001619A7"/>
    <w:rsid w:val="001620BA"/>
    <w:rsid w:val="00162558"/>
    <w:rsid w:val="0017435C"/>
    <w:rsid w:val="00183938"/>
    <w:rsid w:val="00185F82"/>
    <w:rsid w:val="00190CD7"/>
    <w:rsid w:val="00195A25"/>
    <w:rsid w:val="001C3D41"/>
    <w:rsid w:val="001F15EC"/>
    <w:rsid w:val="001F38AA"/>
    <w:rsid w:val="00205D7B"/>
    <w:rsid w:val="00215CAD"/>
    <w:rsid w:val="002250EA"/>
    <w:rsid w:val="00227931"/>
    <w:rsid w:val="002431A8"/>
    <w:rsid w:val="0025600B"/>
    <w:rsid w:val="002627B5"/>
    <w:rsid w:val="0026324E"/>
    <w:rsid w:val="00264966"/>
    <w:rsid w:val="00266708"/>
    <w:rsid w:val="00266830"/>
    <w:rsid w:val="00273651"/>
    <w:rsid w:val="00282408"/>
    <w:rsid w:val="0028691B"/>
    <w:rsid w:val="00287250"/>
    <w:rsid w:val="002910A5"/>
    <w:rsid w:val="002A174F"/>
    <w:rsid w:val="00304921"/>
    <w:rsid w:val="00314675"/>
    <w:rsid w:val="00321E51"/>
    <w:rsid w:val="00334C06"/>
    <w:rsid w:val="00336C57"/>
    <w:rsid w:val="00342499"/>
    <w:rsid w:val="00344D4B"/>
    <w:rsid w:val="00346285"/>
    <w:rsid w:val="00353B5B"/>
    <w:rsid w:val="00353DFF"/>
    <w:rsid w:val="003555D3"/>
    <w:rsid w:val="00356BC1"/>
    <w:rsid w:val="003608C1"/>
    <w:rsid w:val="00360C49"/>
    <w:rsid w:val="00362AC0"/>
    <w:rsid w:val="0036504D"/>
    <w:rsid w:val="003664F2"/>
    <w:rsid w:val="00387637"/>
    <w:rsid w:val="003A1EFC"/>
    <w:rsid w:val="003C281B"/>
    <w:rsid w:val="003D3482"/>
    <w:rsid w:val="003F3EE9"/>
    <w:rsid w:val="003F597F"/>
    <w:rsid w:val="003F715B"/>
    <w:rsid w:val="00403AC9"/>
    <w:rsid w:val="004213FC"/>
    <w:rsid w:val="00422161"/>
    <w:rsid w:val="00423ABC"/>
    <w:rsid w:val="0044082E"/>
    <w:rsid w:val="00442ADA"/>
    <w:rsid w:val="00443C1B"/>
    <w:rsid w:val="00462AC6"/>
    <w:rsid w:val="0047402E"/>
    <w:rsid w:val="004813BA"/>
    <w:rsid w:val="00496A2F"/>
    <w:rsid w:val="004A380C"/>
    <w:rsid w:val="004B2331"/>
    <w:rsid w:val="004D19A3"/>
    <w:rsid w:val="004D62EA"/>
    <w:rsid w:val="004E0F1C"/>
    <w:rsid w:val="004E3735"/>
    <w:rsid w:val="004E6431"/>
    <w:rsid w:val="004F2A72"/>
    <w:rsid w:val="00500B84"/>
    <w:rsid w:val="00501003"/>
    <w:rsid w:val="00524CFC"/>
    <w:rsid w:val="00531F10"/>
    <w:rsid w:val="00551CD1"/>
    <w:rsid w:val="0056365E"/>
    <w:rsid w:val="0056392E"/>
    <w:rsid w:val="0057554A"/>
    <w:rsid w:val="005A3EE1"/>
    <w:rsid w:val="005B1393"/>
    <w:rsid w:val="005B338A"/>
    <w:rsid w:val="005B425F"/>
    <w:rsid w:val="005B7A7D"/>
    <w:rsid w:val="005C3DA8"/>
    <w:rsid w:val="005E653F"/>
    <w:rsid w:val="005E77A2"/>
    <w:rsid w:val="005F3C77"/>
    <w:rsid w:val="0060599E"/>
    <w:rsid w:val="006203AE"/>
    <w:rsid w:val="00622164"/>
    <w:rsid w:val="00644C8C"/>
    <w:rsid w:val="00657F00"/>
    <w:rsid w:val="006A5234"/>
    <w:rsid w:val="006A71BF"/>
    <w:rsid w:val="006B38CF"/>
    <w:rsid w:val="006B5C18"/>
    <w:rsid w:val="006C7D4F"/>
    <w:rsid w:val="006D3E57"/>
    <w:rsid w:val="006D68C8"/>
    <w:rsid w:val="006D6EC7"/>
    <w:rsid w:val="006E0D8D"/>
    <w:rsid w:val="006F2621"/>
    <w:rsid w:val="006F395F"/>
    <w:rsid w:val="006F791E"/>
    <w:rsid w:val="0071164C"/>
    <w:rsid w:val="00715EF6"/>
    <w:rsid w:val="0073488F"/>
    <w:rsid w:val="00736AF2"/>
    <w:rsid w:val="0074340C"/>
    <w:rsid w:val="00747FC0"/>
    <w:rsid w:val="00764E2B"/>
    <w:rsid w:val="00766B63"/>
    <w:rsid w:val="007751F2"/>
    <w:rsid w:val="007873AC"/>
    <w:rsid w:val="00795266"/>
    <w:rsid w:val="00797051"/>
    <w:rsid w:val="007A3FAE"/>
    <w:rsid w:val="007B354C"/>
    <w:rsid w:val="007B534D"/>
    <w:rsid w:val="007B7887"/>
    <w:rsid w:val="007D6DF7"/>
    <w:rsid w:val="007E05DC"/>
    <w:rsid w:val="007E0A00"/>
    <w:rsid w:val="007F0157"/>
    <w:rsid w:val="0080063D"/>
    <w:rsid w:val="00801C06"/>
    <w:rsid w:val="008021E8"/>
    <w:rsid w:val="008075CE"/>
    <w:rsid w:val="00811107"/>
    <w:rsid w:val="00812374"/>
    <w:rsid w:val="00824C56"/>
    <w:rsid w:val="00824D26"/>
    <w:rsid w:val="00832367"/>
    <w:rsid w:val="00846CCD"/>
    <w:rsid w:val="00862801"/>
    <w:rsid w:val="00887C9B"/>
    <w:rsid w:val="00896C11"/>
    <w:rsid w:val="0089741C"/>
    <w:rsid w:val="008A1586"/>
    <w:rsid w:val="008E25D4"/>
    <w:rsid w:val="008F3268"/>
    <w:rsid w:val="00911F98"/>
    <w:rsid w:val="0093758E"/>
    <w:rsid w:val="009411CA"/>
    <w:rsid w:val="00953B4B"/>
    <w:rsid w:val="009629E6"/>
    <w:rsid w:val="00976250"/>
    <w:rsid w:val="00980AC5"/>
    <w:rsid w:val="009949EE"/>
    <w:rsid w:val="009A4A9E"/>
    <w:rsid w:val="009B3F45"/>
    <w:rsid w:val="009B5B8E"/>
    <w:rsid w:val="009B732D"/>
    <w:rsid w:val="009B7FEF"/>
    <w:rsid w:val="009C06CE"/>
    <w:rsid w:val="009E4DDE"/>
    <w:rsid w:val="009F0414"/>
    <w:rsid w:val="00A11738"/>
    <w:rsid w:val="00A14935"/>
    <w:rsid w:val="00A15B2F"/>
    <w:rsid w:val="00A35FCF"/>
    <w:rsid w:val="00A45140"/>
    <w:rsid w:val="00A51CCE"/>
    <w:rsid w:val="00A56571"/>
    <w:rsid w:val="00A567C1"/>
    <w:rsid w:val="00A572EB"/>
    <w:rsid w:val="00A67855"/>
    <w:rsid w:val="00A724A8"/>
    <w:rsid w:val="00A80C4F"/>
    <w:rsid w:val="00A83972"/>
    <w:rsid w:val="00A90E51"/>
    <w:rsid w:val="00A94B97"/>
    <w:rsid w:val="00A96BB5"/>
    <w:rsid w:val="00AB036B"/>
    <w:rsid w:val="00AB3572"/>
    <w:rsid w:val="00AB75BD"/>
    <w:rsid w:val="00AD1625"/>
    <w:rsid w:val="00AD3EDA"/>
    <w:rsid w:val="00AD67DA"/>
    <w:rsid w:val="00B2022D"/>
    <w:rsid w:val="00B276F2"/>
    <w:rsid w:val="00B307B3"/>
    <w:rsid w:val="00B40157"/>
    <w:rsid w:val="00B434F6"/>
    <w:rsid w:val="00B44BD1"/>
    <w:rsid w:val="00B51623"/>
    <w:rsid w:val="00B6245F"/>
    <w:rsid w:val="00B82DB8"/>
    <w:rsid w:val="00B92017"/>
    <w:rsid w:val="00B93AC8"/>
    <w:rsid w:val="00B93BCB"/>
    <w:rsid w:val="00B94DDB"/>
    <w:rsid w:val="00B97BF8"/>
    <w:rsid w:val="00BA2198"/>
    <w:rsid w:val="00BB4AA0"/>
    <w:rsid w:val="00BD1C91"/>
    <w:rsid w:val="00BE571D"/>
    <w:rsid w:val="00BF62D3"/>
    <w:rsid w:val="00C03C3F"/>
    <w:rsid w:val="00C17A93"/>
    <w:rsid w:val="00C21465"/>
    <w:rsid w:val="00C262FF"/>
    <w:rsid w:val="00C37289"/>
    <w:rsid w:val="00C4717D"/>
    <w:rsid w:val="00C629EE"/>
    <w:rsid w:val="00C70BC6"/>
    <w:rsid w:val="00C734A1"/>
    <w:rsid w:val="00C824F0"/>
    <w:rsid w:val="00C9366F"/>
    <w:rsid w:val="00CA7339"/>
    <w:rsid w:val="00CB084E"/>
    <w:rsid w:val="00CB1394"/>
    <w:rsid w:val="00CB13B9"/>
    <w:rsid w:val="00CB3879"/>
    <w:rsid w:val="00CC5004"/>
    <w:rsid w:val="00CD5FA7"/>
    <w:rsid w:val="00CD6E76"/>
    <w:rsid w:val="00CE7824"/>
    <w:rsid w:val="00CF03BA"/>
    <w:rsid w:val="00CF4A6D"/>
    <w:rsid w:val="00CF5BD7"/>
    <w:rsid w:val="00D01991"/>
    <w:rsid w:val="00D240AA"/>
    <w:rsid w:val="00D3336C"/>
    <w:rsid w:val="00D34FF7"/>
    <w:rsid w:val="00D46DF8"/>
    <w:rsid w:val="00D53967"/>
    <w:rsid w:val="00D56C2D"/>
    <w:rsid w:val="00D72FB7"/>
    <w:rsid w:val="00D91B6C"/>
    <w:rsid w:val="00D96169"/>
    <w:rsid w:val="00D96688"/>
    <w:rsid w:val="00DA24FE"/>
    <w:rsid w:val="00DB0A8B"/>
    <w:rsid w:val="00DB0DF6"/>
    <w:rsid w:val="00DB1CF9"/>
    <w:rsid w:val="00DB2F4E"/>
    <w:rsid w:val="00DB642C"/>
    <w:rsid w:val="00DB663E"/>
    <w:rsid w:val="00DC6644"/>
    <w:rsid w:val="00DD7300"/>
    <w:rsid w:val="00DE4265"/>
    <w:rsid w:val="00DF0744"/>
    <w:rsid w:val="00DF4D15"/>
    <w:rsid w:val="00E10A88"/>
    <w:rsid w:val="00E15234"/>
    <w:rsid w:val="00E23ABA"/>
    <w:rsid w:val="00E32165"/>
    <w:rsid w:val="00E33175"/>
    <w:rsid w:val="00E418E2"/>
    <w:rsid w:val="00E42973"/>
    <w:rsid w:val="00E57CAC"/>
    <w:rsid w:val="00E7051D"/>
    <w:rsid w:val="00E82677"/>
    <w:rsid w:val="00E8398B"/>
    <w:rsid w:val="00E8654A"/>
    <w:rsid w:val="00EB1A01"/>
    <w:rsid w:val="00EC1B27"/>
    <w:rsid w:val="00EC611E"/>
    <w:rsid w:val="00ED2200"/>
    <w:rsid w:val="00ED257A"/>
    <w:rsid w:val="00ED7C40"/>
    <w:rsid w:val="00EE46EE"/>
    <w:rsid w:val="00EF7B85"/>
    <w:rsid w:val="00F0563B"/>
    <w:rsid w:val="00F203F7"/>
    <w:rsid w:val="00F2169E"/>
    <w:rsid w:val="00F26887"/>
    <w:rsid w:val="00F30D1B"/>
    <w:rsid w:val="00F359D6"/>
    <w:rsid w:val="00F405D6"/>
    <w:rsid w:val="00F47592"/>
    <w:rsid w:val="00F533AD"/>
    <w:rsid w:val="00F629ED"/>
    <w:rsid w:val="00F7189F"/>
    <w:rsid w:val="00F76A2D"/>
    <w:rsid w:val="00F8069A"/>
    <w:rsid w:val="00F86969"/>
    <w:rsid w:val="00FB1CB9"/>
    <w:rsid w:val="00FC532C"/>
    <w:rsid w:val="00FD1462"/>
    <w:rsid w:val="00FE17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84E"/>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31</TotalTime>
  <Pages>43</Pages>
  <Words>128030</Words>
  <Characters>729771</Characters>
  <Application>Microsoft Office Word</Application>
  <DocSecurity>0</DocSecurity>
  <Lines>6081</Lines>
  <Paragraphs>17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70</cp:revision>
  <dcterms:created xsi:type="dcterms:W3CDTF">2025-08-23T16:00:00Z</dcterms:created>
  <dcterms:modified xsi:type="dcterms:W3CDTF">2025-10-15T03: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l7bkJy3"/&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